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43EE9F" w14:textId="77777777" w:rsidR="00C1706F" w:rsidRDefault="00D0362E" w:rsidP="00363AF9">
      <w:pPr>
        <w:keepNext/>
        <w:pBdr>
          <w:top w:val="nil"/>
          <w:left w:val="nil"/>
          <w:bottom w:val="nil"/>
          <w:right w:val="nil"/>
          <w:between w:val="nil"/>
        </w:pBdr>
        <w:spacing w:before="120" w:after="120" w:line="480" w:lineRule="auto"/>
        <w:rPr>
          <w:b/>
          <w:color w:val="000000"/>
          <w:sz w:val="28"/>
          <w:szCs w:val="28"/>
        </w:rPr>
      </w:pPr>
      <w:r>
        <w:rPr>
          <w:b/>
          <w:color w:val="000000"/>
          <w:sz w:val="28"/>
          <w:szCs w:val="28"/>
        </w:rPr>
        <w:t>Title: Protected area planning to conserve biodiversity in an uncertain world</w:t>
      </w:r>
    </w:p>
    <w:p w14:paraId="36D5039B" w14:textId="77777777" w:rsidR="00FF09BC" w:rsidRDefault="00D0362E" w:rsidP="002E3D5D">
      <w:pPr>
        <w:spacing w:line="480" w:lineRule="auto"/>
      </w:pPr>
      <w:r>
        <w:rPr>
          <w:b/>
          <w:sz w:val="24"/>
          <w:szCs w:val="24"/>
        </w:rPr>
        <w:t>Abstract:</w:t>
      </w:r>
      <w:r>
        <w:rPr>
          <w:sz w:val="24"/>
          <w:szCs w:val="24"/>
        </w:rPr>
        <w:t xml:space="preserve"> </w:t>
      </w:r>
      <w:r w:rsidR="00727D73">
        <w:t xml:space="preserve">     </w:t>
      </w:r>
    </w:p>
    <w:p w14:paraId="23C4D8BA" w14:textId="480FFEC2" w:rsidR="00C1706F" w:rsidRDefault="00FF09BC" w:rsidP="002E3D5D">
      <w:pPr>
        <w:spacing w:line="480" w:lineRule="auto"/>
        <w:rPr>
          <w:b/>
          <w:sz w:val="24"/>
          <w:szCs w:val="24"/>
        </w:rPr>
      </w:pPr>
      <w:r w:rsidRPr="00FF09BC">
        <w:rPr>
          <w:sz w:val="24"/>
          <w:szCs w:val="24"/>
        </w:rPr>
        <w:t xml:space="preserve">Protected areas are a key instrument for conservation. Despite this, they are vulnerable to risks associated with weak governance, land use intensification, and climate change. Using a novel hierarchical optimization </w:t>
      </w:r>
      <w:r w:rsidR="000148BF">
        <w:rPr>
          <w:sz w:val="24"/>
          <w:szCs w:val="24"/>
        </w:rPr>
        <w:t>approach</w:t>
      </w:r>
      <w:r w:rsidRPr="00FF09BC">
        <w:rPr>
          <w:sz w:val="24"/>
          <w:szCs w:val="24"/>
        </w:rPr>
        <w:t>, we identified priority areas for expanding the global protected area system to explicitly account for such risks whilst maximizing protection of all known terrestrial vertebrate species.</w:t>
      </w:r>
      <w:r>
        <w:rPr>
          <w:sz w:val="24"/>
          <w:szCs w:val="24"/>
        </w:rPr>
        <w:t xml:space="preserve"> W</w:t>
      </w:r>
      <w:r w:rsidR="005B3BB0">
        <w:rPr>
          <w:sz w:val="24"/>
          <w:szCs w:val="24"/>
        </w:rPr>
        <w:t xml:space="preserve">e </w:t>
      </w:r>
      <w:r w:rsidR="007406B2">
        <w:rPr>
          <w:sz w:val="24"/>
          <w:szCs w:val="24"/>
        </w:rPr>
        <w:t xml:space="preserve">illustrate </w:t>
      </w:r>
      <w:r w:rsidR="009A3AC9" w:rsidRPr="009A3AC9">
        <w:rPr>
          <w:sz w:val="24"/>
          <w:szCs w:val="24"/>
        </w:rPr>
        <w:t>how reducing exposure to these risks only requires expanding the area of the global protected area system by 1.6</w:t>
      </w:r>
      <w:r w:rsidR="0006524B" w:rsidRPr="009A3AC9">
        <w:rPr>
          <w:sz w:val="24"/>
          <w:szCs w:val="24"/>
        </w:rPr>
        <w:t>%</w:t>
      </w:r>
      <w:r w:rsidR="0006524B">
        <w:rPr>
          <w:sz w:val="24"/>
          <w:szCs w:val="24"/>
        </w:rPr>
        <w:t xml:space="preserve"> </w:t>
      </w:r>
      <w:r w:rsidR="0012244E">
        <w:rPr>
          <w:sz w:val="24"/>
          <w:szCs w:val="24"/>
        </w:rPr>
        <w:t xml:space="preserve">while </w:t>
      </w:r>
      <w:r w:rsidR="009A3AC9">
        <w:rPr>
          <w:sz w:val="24"/>
          <w:szCs w:val="24"/>
        </w:rPr>
        <w:t xml:space="preserve">still </w:t>
      </w:r>
      <w:r w:rsidR="004066D6">
        <w:rPr>
          <w:sz w:val="24"/>
          <w:szCs w:val="24"/>
        </w:rPr>
        <w:t>meet</w:t>
      </w:r>
      <w:r w:rsidR="0012244E">
        <w:rPr>
          <w:sz w:val="24"/>
          <w:szCs w:val="24"/>
        </w:rPr>
        <w:t>ing</w:t>
      </w:r>
      <w:r w:rsidR="004066D6">
        <w:rPr>
          <w:sz w:val="24"/>
          <w:szCs w:val="24"/>
        </w:rPr>
        <w:t xml:space="preserve"> conservation targets</w:t>
      </w:r>
      <w:r w:rsidR="00D0362E">
        <w:rPr>
          <w:sz w:val="24"/>
          <w:szCs w:val="24"/>
        </w:rPr>
        <w:t xml:space="preserve">. </w:t>
      </w:r>
      <w:r w:rsidR="00D03ECB">
        <w:rPr>
          <w:sz w:val="24"/>
          <w:szCs w:val="24"/>
        </w:rPr>
        <w:t>Incorporating</w:t>
      </w:r>
      <w:r w:rsidR="007406B2">
        <w:rPr>
          <w:sz w:val="24"/>
          <w:szCs w:val="24"/>
        </w:rPr>
        <w:t xml:space="preserve"> </w:t>
      </w:r>
      <w:r w:rsidR="002729D6">
        <w:rPr>
          <w:sz w:val="24"/>
          <w:szCs w:val="24"/>
        </w:rPr>
        <w:t>r</w:t>
      </w:r>
      <w:r w:rsidR="007406B2">
        <w:rPr>
          <w:sz w:val="24"/>
          <w:szCs w:val="24"/>
        </w:rPr>
        <w:t xml:space="preserve">isks from weak governance </w:t>
      </w:r>
      <w:r w:rsidR="00D53D75" w:rsidRPr="00D53D75">
        <w:rPr>
          <w:sz w:val="24"/>
          <w:szCs w:val="24"/>
        </w:rPr>
        <w:t xml:space="preserve">drove the </w:t>
      </w:r>
      <w:r w:rsidR="00CF2F32">
        <w:rPr>
          <w:sz w:val="24"/>
          <w:szCs w:val="24"/>
        </w:rPr>
        <w:t>greatest</w:t>
      </w:r>
      <w:r w:rsidR="00D53D75" w:rsidRPr="00D53D75">
        <w:rPr>
          <w:sz w:val="24"/>
          <w:szCs w:val="24"/>
        </w:rPr>
        <w:t xml:space="preserve"> changes in </w:t>
      </w:r>
      <w:r w:rsidR="00CF2F32">
        <w:rPr>
          <w:sz w:val="24"/>
          <w:szCs w:val="24"/>
        </w:rPr>
        <w:t>spatial priorities</w:t>
      </w:r>
      <w:r w:rsidR="00D53D75" w:rsidRPr="00D53D75">
        <w:rPr>
          <w:sz w:val="24"/>
          <w:szCs w:val="24"/>
        </w:rPr>
        <w:t xml:space="preserve"> for protection</w:t>
      </w:r>
      <w:r w:rsidR="000E66A7">
        <w:rPr>
          <w:sz w:val="24"/>
          <w:szCs w:val="24"/>
        </w:rPr>
        <w:t>, wh</w:t>
      </w:r>
      <w:r w:rsidR="002729D6">
        <w:rPr>
          <w:sz w:val="24"/>
          <w:szCs w:val="24"/>
        </w:rPr>
        <w:t>ile incorporating</w:t>
      </w:r>
      <w:r w:rsidR="000E66A7">
        <w:rPr>
          <w:sz w:val="24"/>
          <w:szCs w:val="24"/>
        </w:rPr>
        <w:t xml:space="preserve"> </w:t>
      </w:r>
      <w:r w:rsidR="002729D6">
        <w:rPr>
          <w:sz w:val="24"/>
          <w:szCs w:val="24"/>
        </w:rPr>
        <w:t xml:space="preserve">risks from </w:t>
      </w:r>
      <w:r w:rsidR="000E66A7">
        <w:rPr>
          <w:sz w:val="24"/>
          <w:szCs w:val="24"/>
        </w:rPr>
        <w:t xml:space="preserve">climate </w:t>
      </w:r>
      <w:r w:rsidR="00B63284">
        <w:rPr>
          <w:sz w:val="24"/>
          <w:szCs w:val="24"/>
        </w:rPr>
        <w:t xml:space="preserve">change </w:t>
      </w:r>
      <w:r w:rsidR="000E66A7">
        <w:rPr>
          <w:sz w:val="24"/>
          <w:szCs w:val="24"/>
        </w:rPr>
        <w:t>re</w:t>
      </w:r>
      <w:r w:rsidR="002729D6">
        <w:rPr>
          <w:sz w:val="24"/>
          <w:szCs w:val="24"/>
        </w:rPr>
        <w:t xml:space="preserve">quired </w:t>
      </w:r>
      <w:r w:rsidR="000E66A7">
        <w:rPr>
          <w:sz w:val="24"/>
          <w:szCs w:val="24"/>
        </w:rPr>
        <w:t>the largest increase</w:t>
      </w:r>
      <w:r w:rsidR="002729D6">
        <w:rPr>
          <w:sz w:val="24"/>
          <w:szCs w:val="24"/>
        </w:rPr>
        <w:t xml:space="preserve"> in </w:t>
      </w:r>
      <w:r w:rsidR="00B3314C">
        <w:rPr>
          <w:sz w:val="24"/>
          <w:szCs w:val="24"/>
        </w:rPr>
        <w:t xml:space="preserve">global protected </w:t>
      </w:r>
      <w:r w:rsidR="000E66A7">
        <w:rPr>
          <w:sz w:val="24"/>
          <w:szCs w:val="24"/>
        </w:rPr>
        <w:t>area</w:t>
      </w:r>
      <w:r w:rsidR="00D0362E">
        <w:rPr>
          <w:sz w:val="24"/>
          <w:szCs w:val="24"/>
        </w:rPr>
        <w:t xml:space="preserve">. </w:t>
      </w:r>
      <w:r>
        <w:rPr>
          <w:sz w:val="24"/>
          <w:szCs w:val="24"/>
        </w:rPr>
        <w:t>Conserving</w:t>
      </w:r>
      <w:r w:rsidR="007406B2">
        <w:rPr>
          <w:sz w:val="24"/>
          <w:szCs w:val="24"/>
        </w:rPr>
        <w:t xml:space="preserve"> </w:t>
      </w:r>
      <w:r w:rsidR="00D0362E">
        <w:rPr>
          <w:sz w:val="24"/>
          <w:szCs w:val="24"/>
        </w:rPr>
        <w:t xml:space="preserve">wide-ranging species required countries with relatively strong governance to protect more land when bordering nations with comparatively weak governance. Our results underscore the need for cross-jurisdictional coordination and demonstrate how risk can be efficiently incorporated into </w:t>
      </w:r>
      <w:r w:rsidR="00EA5272">
        <w:rPr>
          <w:sz w:val="24"/>
          <w:szCs w:val="24"/>
        </w:rPr>
        <w:t xml:space="preserve">conservation </w:t>
      </w:r>
      <w:r w:rsidR="00D0362E">
        <w:rPr>
          <w:sz w:val="24"/>
          <w:szCs w:val="24"/>
        </w:rPr>
        <w:t xml:space="preserve">planning. </w:t>
      </w:r>
      <w:r w:rsidR="00D0362E">
        <w:br w:type="page"/>
      </w:r>
    </w:p>
    <w:p w14:paraId="5E4B1E07" w14:textId="1B0FCB49" w:rsidR="005D7650" w:rsidRDefault="005D7650" w:rsidP="002E3D5D">
      <w:pPr>
        <w:spacing w:line="480" w:lineRule="auto"/>
        <w:rPr>
          <w:b/>
          <w:sz w:val="24"/>
          <w:szCs w:val="24"/>
        </w:rPr>
      </w:pPr>
      <w:r>
        <w:rPr>
          <w:b/>
          <w:sz w:val="24"/>
          <w:szCs w:val="24"/>
        </w:rPr>
        <w:lastRenderedPageBreak/>
        <w:t>Introduction</w:t>
      </w:r>
    </w:p>
    <w:p w14:paraId="57DAFA38" w14:textId="13780945" w:rsidR="006673C8" w:rsidRDefault="00F965CB" w:rsidP="002E3D5D">
      <w:pPr>
        <w:spacing w:line="480" w:lineRule="auto"/>
        <w:ind w:firstLine="720"/>
        <w:rPr>
          <w:color w:val="000000"/>
          <w:sz w:val="24"/>
          <w:szCs w:val="24"/>
        </w:rPr>
      </w:pPr>
      <w:r>
        <w:rPr>
          <w:bCs/>
          <w:sz w:val="24"/>
          <w:szCs w:val="24"/>
        </w:rPr>
        <w:t>P</w:t>
      </w:r>
      <w:r w:rsidR="00D0362E">
        <w:rPr>
          <w:color w:val="000000"/>
          <w:sz w:val="24"/>
          <w:szCs w:val="24"/>
        </w:rPr>
        <w:t xml:space="preserve">rotecting </w:t>
      </w:r>
      <w:r w:rsidR="0087546D">
        <w:rPr>
          <w:color w:val="000000"/>
          <w:sz w:val="24"/>
          <w:szCs w:val="24"/>
        </w:rPr>
        <w:t xml:space="preserve">land </w:t>
      </w:r>
      <w:r>
        <w:rPr>
          <w:color w:val="000000"/>
          <w:sz w:val="24"/>
          <w:szCs w:val="24"/>
        </w:rPr>
        <w:t xml:space="preserve">is </w:t>
      </w:r>
      <w:r w:rsidR="00D0362E">
        <w:rPr>
          <w:color w:val="000000"/>
          <w:sz w:val="24"/>
          <w:szCs w:val="24"/>
        </w:rPr>
        <w:t xml:space="preserve">one of the best strategies </w:t>
      </w:r>
      <w:r w:rsidR="0087546D">
        <w:rPr>
          <w:color w:val="000000"/>
          <w:sz w:val="24"/>
          <w:szCs w:val="24"/>
        </w:rPr>
        <w:t>to stem the</w:t>
      </w:r>
      <w:r w:rsidR="00D0362E">
        <w:rPr>
          <w:color w:val="000000"/>
          <w:sz w:val="24"/>
          <w:szCs w:val="24"/>
        </w:rPr>
        <w:t xml:space="preserve"> biodiversity</w:t>
      </w:r>
      <w:r w:rsidR="006E670F">
        <w:rPr>
          <w:color w:val="000000"/>
          <w:sz w:val="24"/>
          <w:szCs w:val="24"/>
        </w:rPr>
        <w:t xml:space="preserve"> </w:t>
      </w:r>
      <w:r w:rsidR="0087546D">
        <w:rPr>
          <w:color w:val="000000"/>
          <w:sz w:val="24"/>
          <w:szCs w:val="24"/>
        </w:rPr>
        <w:t xml:space="preserve">crisis </w:t>
      </w:r>
      <w:r w:rsidR="006E670F">
        <w:rPr>
          <w:color w:val="000000"/>
          <w:sz w:val="24"/>
          <w:szCs w:val="24"/>
        </w:rPr>
        <w:fldChar w:fldCharType="begin"/>
      </w:r>
      <w:r w:rsidR="00227070">
        <w:rPr>
          <w:color w:val="000000"/>
          <w:sz w:val="24"/>
          <w:szCs w:val="24"/>
        </w:rPr>
        <w:instrText xml:space="preserve"> ADDIN ZOTERO_ITEM CSL_CITATION {"citationID":"RetM7vky","properties":{"formattedCitation":"(Watson et al. 2014)","plainCitation":"(Watson et al. 2014)","noteIndex":0},"citationItems":[{"id":819,"uris":["http://zotero.org/users/878981/items/FSA6YZGH"],"itemData":{"id":819,"type":"article-journal","container-title":"Nature","issue":"7525","page":"67–73","source":"Google Scholar","title":"The performance and potential of protected areas","volume":"515","author":[{"family":"Watson","given":"James EM"},{"family":"Dudley","given":"Nigel"},{"family":"Segan","given":"Daniel B."},{"family":"Hockings","given":"Marc"}],"issued":{"date-parts":[["2014"]]}}}],"schema":"https://github.com/citation-style-language/schema/raw/master/csl-citation.json"} </w:instrText>
      </w:r>
      <w:r w:rsidR="006E670F">
        <w:rPr>
          <w:color w:val="000000"/>
          <w:sz w:val="24"/>
          <w:szCs w:val="24"/>
        </w:rPr>
        <w:fldChar w:fldCharType="separate"/>
      </w:r>
      <w:r w:rsidR="000F5AFD" w:rsidRPr="000F5AFD">
        <w:rPr>
          <w:sz w:val="24"/>
        </w:rPr>
        <w:t>(Watson et al. 2014)</w:t>
      </w:r>
      <w:r w:rsidR="006E670F">
        <w:rPr>
          <w:color w:val="000000"/>
          <w:sz w:val="24"/>
          <w:szCs w:val="24"/>
        </w:rPr>
        <w:fldChar w:fldCharType="end"/>
      </w:r>
      <w:r w:rsidR="002A2CAA">
        <w:rPr>
          <w:color w:val="000000"/>
          <w:sz w:val="24"/>
          <w:szCs w:val="24"/>
        </w:rPr>
        <w:t xml:space="preserve"> and a cornerstone of international agreements </w:t>
      </w:r>
      <w:r w:rsidR="00F5468D">
        <w:rPr>
          <w:color w:val="000000"/>
          <w:sz w:val="24"/>
          <w:szCs w:val="24"/>
        </w:rPr>
        <w:t xml:space="preserve">to </w:t>
      </w:r>
      <w:r w:rsidR="008C6CE2">
        <w:rPr>
          <w:color w:val="000000"/>
          <w:sz w:val="24"/>
          <w:szCs w:val="24"/>
        </w:rPr>
        <w:t>safeguard</w:t>
      </w:r>
      <w:r w:rsidR="00F5468D">
        <w:rPr>
          <w:color w:val="000000"/>
          <w:sz w:val="24"/>
          <w:szCs w:val="24"/>
        </w:rPr>
        <w:t xml:space="preserve"> biodiversity</w:t>
      </w:r>
      <w:r w:rsidR="008C6CE2">
        <w:rPr>
          <w:color w:val="000000"/>
          <w:sz w:val="24"/>
          <w:szCs w:val="24"/>
        </w:rPr>
        <w:t xml:space="preserve"> </w:t>
      </w:r>
      <w:r w:rsidR="000D460D">
        <w:rPr>
          <w:sz w:val="24"/>
          <w:szCs w:val="24"/>
        </w:rPr>
        <w:fldChar w:fldCharType="begin"/>
      </w:r>
      <w:r w:rsidR="00761CDC">
        <w:rPr>
          <w:sz w:val="24"/>
          <w:szCs w:val="24"/>
        </w:rPr>
        <w:instrText xml:space="preserve"> ADDIN ZOTERO_ITEM CSL_CITATION {"citationID":"WMOOmHAk","properties":{"formattedCitation":"(Convention on Biological Diversity 2017; CBD 2020)","plainCitation":"(Convention on Biological Diversity 2017; CBD 2020)","dontUpdate":true,"noteIndex":0},"citationItems":[{"id":1812,"uris":["http://zotero.org/groups/805250/items/CSDUBBNT"],"itemData":{"id":1812,"type":"webpage","title":"Aichi Biodiversity Targets","URL":"https://www.cbd.int/sp/targets/","author":[{"literal":"Convention on Biological Diversity"}],"accessed":{"date-parts":[["2017",6,27]]}}},{"id":721,"uris":["http://zotero.org/users/878981/items/SFEVMJYB"],"itemData":{"id":721,"type":"webpage","title":"Zero draft of the post-2020 global biodiversity framework","URL":"https://www.cbd.int/doc/c/efb0/1f84/a892b98d2982a829962b6371/wg2020-02-03-en.pdf","author":[{"family":"CBD","given":""}],"issued":{"date-parts":[["2020"]]}}}],"schema":"https://github.com/citation-style-language/schema/raw/master/csl-citation.json"} </w:instrText>
      </w:r>
      <w:r w:rsidR="000D460D">
        <w:rPr>
          <w:sz w:val="24"/>
          <w:szCs w:val="24"/>
        </w:rPr>
        <w:fldChar w:fldCharType="separate"/>
      </w:r>
      <w:r w:rsidR="004B748F" w:rsidRPr="004B748F">
        <w:rPr>
          <w:sz w:val="24"/>
        </w:rPr>
        <w:t>(Convention on Biological Diversity</w:t>
      </w:r>
      <w:r w:rsidR="004B748F">
        <w:rPr>
          <w:sz w:val="24"/>
        </w:rPr>
        <w:t xml:space="preserve"> (CBD)</w:t>
      </w:r>
      <w:r w:rsidR="004B748F" w:rsidRPr="004B748F">
        <w:rPr>
          <w:sz w:val="24"/>
        </w:rPr>
        <w:t xml:space="preserve"> 2017; CBD 2020)</w:t>
      </w:r>
      <w:r w:rsidR="000D460D">
        <w:rPr>
          <w:sz w:val="24"/>
          <w:szCs w:val="24"/>
        </w:rPr>
        <w:fldChar w:fldCharType="end"/>
      </w:r>
      <w:r w:rsidR="00D0362E" w:rsidRPr="00E97D75">
        <w:rPr>
          <w:i/>
          <w:sz w:val="24"/>
          <w:szCs w:val="24"/>
        </w:rPr>
        <w:t>.</w:t>
      </w:r>
      <w:r w:rsidR="00D0362E">
        <w:rPr>
          <w:sz w:val="24"/>
          <w:szCs w:val="24"/>
        </w:rPr>
        <w:t xml:space="preserve"> </w:t>
      </w:r>
      <w:r w:rsidR="008C6CE2">
        <w:rPr>
          <w:sz w:val="24"/>
          <w:szCs w:val="24"/>
        </w:rPr>
        <w:t xml:space="preserve"> The effectiveness of a global network of protected areas</w:t>
      </w:r>
      <w:r w:rsidR="00F5468D">
        <w:rPr>
          <w:sz w:val="24"/>
          <w:szCs w:val="24"/>
        </w:rPr>
        <w:t xml:space="preserve"> depends </w:t>
      </w:r>
      <w:r w:rsidR="00E71356">
        <w:rPr>
          <w:sz w:val="24"/>
          <w:szCs w:val="24"/>
        </w:rPr>
        <w:t xml:space="preserve">upon </w:t>
      </w:r>
      <w:r w:rsidR="008C6CE2">
        <w:rPr>
          <w:sz w:val="24"/>
          <w:szCs w:val="24"/>
        </w:rPr>
        <w:t xml:space="preserve">the identification of </w:t>
      </w:r>
      <w:r w:rsidR="00F5468D">
        <w:rPr>
          <w:sz w:val="24"/>
          <w:szCs w:val="24"/>
        </w:rPr>
        <w:t>areas that will</w:t>
      </w:r>
      <w:r w:rsidR="00AA6F46">
        <w:rPr>
          <w:sz w:val="24"/>
          <w:szCs w:val="24"/>
        </w:rPr>
        <w:t xml:space="preserve"> both</w:t>
      </w:r>
      <w:r w:rsidR="00F5468D">
        <w:rPr>
          <w:sz w:val="24"/>
          <w:szCs w:val="24"/>
        </w:rPr>
        <w:t xml:space="preserve"> meet the needs of species </w:t>
      </w:r>
      <w:r w:rsidR="00990341">
        <w:rPr>
          <w:sz w:val="24"/>
          <w:szCs w:val="24"/>
        </w:rPr>
        <w:t>and</w:t>
      </w:r>
      <w:r w:rsidR="00F5468D">
        <w:rPr>
          <w:sz w:val="24"/>
          <w:szCs w:val="24"/>
        </w:rPr>
        <w:t xml:space="preserve"> provide the greatest return on </w:t>
      </w:r>
      <w:r w:rsidR="00990341">
        <w:rPr>
          <w:sz w:val="24"/>
          <w:szCs w:val="24"/>
        </w:rPr>
        <w:t xml:space="preserve">conservation </w:t>
      </w:r>
      <w:r w:rsidR="00F5468D">
        <w:rPr>
          <w:sz w:val="24"/>
          <w:szCs w:val="24"/>
        </w:rPr>
        <w:t>investment</w:t>
      </w:r>
      <w:r w:rsidR="00990341">
        <w:rPr>
          <w:sz w:val="24"/>
          <w:szCs w:val="24"/>
        </w:rPr>
        <w:t>s</w:t>
      </w:r>
      <w:r w:rsidR="00F5468D">
        <w:rPr>
          <w:sz w:val="24"/>
          <w:szCs w:val="24"/>
        </w:rPr>
        <w:t xml:space="preserve">.  </w:t>
      </w:r>
      <w:r w:rsidR="00321BD9">
        <w:rPr>
          <w:sz w:val="24"/>
          <w:szCs w:val="24"/>
        </w:rPr>
        <w:t>Yet</w:t>
      </w:r>
      <w:r w:rsidR="00166028">
        <w:rPr>
          <w:sz w:val="24"/>
          <w:szCs w:val="24"/>
        </w:rPr>
        <w:t xml:space="preserve"> most</w:t>
      </w:r>
      <w:r w:rsidR="00990341">
        <w:rPr>
          <w:sz w:val="24"/>
          <w:szCs w:val="24"/>
        </w:rPr>
        <w:t xml:space="preserve"> </w:t>
      </w:r>
      <w:r w:rsidR="00321BD9">
        <w:rPr>
          <w:sz w:val="24"/>
          <w:szCs w:val="24"/>
        </w:rPr>
        <w:t xml:space="preserve">spatial planning efforts base decisions heavily upon the estimated ecological value of land </w:t>
      </w:r>
      <w:r w:rsidR="00321BD9">
        <w:rPr>
          <w:sz w:val="24"/>
          <w:szCs w:val="24"/>
        </w:rPr>
        <w:fldChar w:fldCharType="begin"/>
      </w:r>
      <w:r w:rsidR="00761CDC">
        <w:rPr>
          <w:sz w:val="24"/>
          <w:szCs w:val="24"/>
        </w:rPr>
        <w:instrText xml:space="preserve"> ADDIN ZOTERO_ITEM CSL_CITATION {"citationID":"2s7RyzTq","properties":{"formattedCitation":"(Brooks et al. 2006; Venter et al. 2014; Convention on Biological Diversity 2017; CBD 2020)","plainCitation":"(Brooks et al. 2006; Venter et al. 2014; Convention on Biological Diversity 2017; CBD 2020)","dontUpdate":true,"noteIndex":0},"citationItems":[{"id":789,"uris":["http://zotero.org/users/878981/items/X76NAH4G"],"itemData":{"id":789,"type":"article-journal","container-title":"science","issue":"5783","note":"publisher: American Association for the Advancement of Science","page":"58–61","source":"Google Scholar","title":"Global biodiversity conservation priorities","volume":"313","author":[{"family":"Brooks","given":"Thomas M."},{"family":"Mittermeier","given":"Russell A."},{"family":"Fonseca","given":"Gustavo AB","non-dropping-particle":"da"},{"family":"Gerlach","given":"Justin"},{"family":"Hoffmann","given":"Michael"},{"family":"Lamoreux","given":"John F."},{"family":"Mittermeier","given":"Cristina Goettsch"},{"family":"Pilgrim","given":"John D."},{"family":"Rodrigues","given":"Ana SL"}],"issued":{"date-parts":[["2006"]]}}},{"id":935,"uris":["http://zotero.org/users/878981/items/3BJFD82E"],"itemData":{"id":935,"type":"article-journal","abstract":"Meeting international targets for expanding protected areas could simultaneously contribute to species conservation, but only if the distribution of threatened species informs the future establishment of protected areas.","container-title":"PLOS Biology","issue":"6","note":"publisher: Public Library of Science","page":"e1001891","title":"Targeting Global Protected Area Expansion for Imperiled Biodiversity","volume":"12","author":[{"family":"Venter","given":"Oscar"},{"family":"Fuller","given":"Richard A"},{"family":"Segan","given":"Daniel B"},{"family":"Carwardine","given":"Josie"},{"family":"Brooks","given":"Thomas"},{"family":"Butchart","given":"Stuart H M"},{"family":"Di Marco","given":"Moreno"},{"family":"Iwamura","given":"Takuya"},{"family":"Joseph","given":"Liana"},{"family":"O'Grady","given":"Damien"},{"family":"Possingham","given":"Hugh P"},{"family":"Rondinini","given":"Carlo"},{"family":"Smith","given":"Robert J"},{"family":"Venter","given":"Michelle"},{"family":"Watson","given":"James E M"}],"issued":{"date-parts":[["2014",6,24]]}}},{"id":1812,"uris":["http://zotero.org/groups/805250/items/CSDUBBNT"],"itemData":{"id":1812,"type":"webpage","title":"Aichi Biodiversity Targets","URL":"https://www.cbd.int/sp/targets/","author":[{"literal":"Convention on Biological Diversity"}],"accessed":{"date-parts":[["2017",6,27]]}}},{"id":721,"uris":["http://zotero.org/users/878981/items/SFEVMJYB"],"itemData":{"id":721,"type":"webpage","title":"Zero draft of the post-2020 global biodiversity framework","URL":"https://www.cbd.int/doc/c/efb0/1f84/a892b98d2982a829962b6371/wg2020-02-03-en.pdf","author":[{"family":"CBD","given":""}],"issued":{"date-parts":[["2020"]]}}}],"schema":"https://github.com/citation-style-language/schema/raw/master/csl-citation.json"} </w:instrText>
      </w:r>
      <w:r w:rsidR="00321BD9">
        <w:rPr>
          <w:sz w:val="24"/>
          <w:szCs w:val="24"/>
        </w:rPr>
        <w:fldChar w:fldCharType="separate"/>
      </w:r>
      <w:r w:rsidR="004B748F" w:rsidRPr="004B748F">
        <w:rPr>
          <w:sz w:val="24"/>
        </w:rPr>
        <w:t xml:space="preserve">(Brooks et al. 2006; Venter et al. 2014; </w:t>
      </w:r>
      <w:r w:rsidR="005245A6">
        <w:rPr>
          <w:sz w:val="24"/>
        </w:rPr>
        <w:t>CBD</w:t>
      </w:r>
      <w:r w:rsidR="004B748F" w:rsidRPr="004B748F">
        <w:rPr>
          <w:sz w:val="24"/>
        </w:rPr>
        <w:t xml:space="preserve"> 2017; CBD 2020)</w:t>
      </w:r>
      <w:r w:rsidR="00321BD9">
        <w:rPr>
          <w:sz w:val="24"/>
          <w:szCs w:val="24"/>
        </w:rPr>
        <w:fldChar w:fldCharType="end"/>
      </w:r>
      <w:r w:rsidR="00321BD9">
        <w:rPr>
          <w:sz w:val="24"/>
          <w:szCs w:val="24"/>
        </w:rPr>
        <w:t xml:space="preserve"> and carry the</w:t>
      </w:r>
      <w:r w:rsidR="00166028">
        <w:rPr>
          <w:sz w:val="24"/>
          <w:szCs w:val="24"/>
        </w:rPr>
        <w:t xml:space="preserve"> tacit</w:t>
      </w:r>
      <w:r w:rsidR="00321BD9">
        <w:rPr>
          <w:sz w:val="24"/>
          <w:szCs w:val="24"/>
        </w:rPr>
        <w:t>,</w:t>
      </w:r>
      <w:r w:rsidR="00166028">
        <w:rPr>
          <w:sz w:val="24"/>
          <w:szCs w:val="24"/>
        </w:rPr>
        <w:t xml:space="preserve"> </w:t>
      </w:r>
      <w:r w:rsidR="00321BD9">
        <w:rPr>
          <w:sz w:val="24"/>
          <w:szCs w:val="24"/>
        </w:rPr>
        <w:t xml:space="preserve">but often incorrect, </w:t>
      </w:r>
      <w:r w:rsidR="00166028">
        <w:rPr>
          <w:sz w:val="24"/>
          <w:szCs w:val="24"/>
        </w:rPr>
        <w:t>assumption that protection will be enforced, effective, and permanent</w:t>
      </w:r>
      <w:r w:rsidR="00990341">
        <w:rPr>
          <w:sz w:val="24"/>
          <w:szCs w:val="24"/>
        </w:rPr>
        <w:t xml:space="preserve">.  </w:t>
      </w:r>
      <w:r w:rsidR="00321BD9">
        <w:rPr>
          <w:sz w:val="24"/>
          <w:szCs w:val="24"/>
        </w:rPr>
        <w:t>Despite evidence that</w:t>
      </w:r>
      <w:r w:rsidR="00990341">
        <w:rPr>
          <w:sz w:val="24"/>
          <w:szCs w:val="24"/>
        </w:rPr>
        <w:t xml:space="preserve"> </w:t>
      </w:r>
      <w:r w:rsidR="00D0362E">
        <w:rPr>
          <w:sz w:val="24"/>
          <w:szCs w:val="24"/>
        </w:rPr>
        <w:t xml:space="preserve">protected areas are subject to risks </w:t>
      </w:r>
      <w:r w:rsidR="00321BD9">
        <w:rPr>
          <w:sz w:val="24"/>
          <w:szCs w:val="24"/>
        </w:rPr>
        <w:t>associated with</w:t>
      </w:r>
      <w:r w:rsidR="00D0362E">
        <w:rPr>
          <w:sz w:val="24"/>
          <w:szCs w:val="24"/>
        </w:rPr>
        <w:t xml:space="preserve"> weak governance</w:t>
      </w:r>
      <w:r w:rsidR="0001246F">
        <w:rPr>
          <w:sz w:val="24"/>
          <w:szCs w:val="24"/>
        </w:rPr>
        <w:t xml:space="preserve"> (e.g., political instability and corruption; </w:t>
      </w:r>
      <w:r w:rsidR="0001246F">
        <w:rPr>
          <w:color w:val="000000"/>
          <w:sz w:val="24"/>
          <w:szCs w:val="24"/>
        </w:rPr>
        <w:fldChar w:fldCharType="begin"/>
      </w:r>
      <w:r w:rsidR="00676B33">
        <w:rPr>
          <w:color w:val="000000"/>
          <w:sz w:val="24"/>
          <w:szCs w:val="24"/>
        </w:rPr>
        <w:instrText xml:space="preserve"> ADDIN ZOTERO_ITEM CSL_CITATION {"citationID":"wot43Qxb","properties":{"formattedCitation":"(Schulze et al. 2018)","plainCitation":"(Schulze et al. 2018)","noteIndex":0},"citationItems":[{"id":784,"uris":["http://zotero.org/users/878981/items/SNVLICL8"],"itemData":{"id":784,"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schema":"https://github.com/citation-style-language/schema/raw/master/csl-citation.json"} </w:instrText>
      </w:r>
      <w:r w:rsidR="0001246F">
        <w:rPr>
          <w:color w:val="000000"/>
          <w:sz w:val="24"/>
          <w:szCs w:val="24"/>
        </w:rPr>
        <w:fldChar w:fldCharType="separate"/>
      </w:r>
      <w:r w:rsidR="000F5AFD" w:rsidRPr="000F5AFD">
        <w:rPr>
          <w:sz w:val="24"/>
        </w:rPr>
        <w:t>(Schulze et al. 2018)</w:t>
      </w:r>
      <w:r w:rsidR="0001246F">
        <w:rPr>
          <w:color w:val="000000"/>
          <w:sz w:val="24"/>
          <w:szCs w:val="24"/>
        </w:rPr>
        <w:fldChar w:fldCharType="end"/>
      </w:r>
      <w:r w:rsidR="00D0362E">
        <w:rPr>
          <w:sz w:val="24"/>
          <w:szCs w:val="24"/>
        </w:rPr>
        <w:t xml:space="preserve">, </w:t>
      </w:r>
      <w:r w:rsidR="003A78D6">
        <w:rPr>
          <w:color w:val="000000"/>
          <w:sz w:val="24"/>
          <w:szCs w:val="24"/>
        </w:rPr>
        <w:t>land use</w:t>
      </w:r>
      <w:r w:rsidR="00D0362E">
        <w:rPr>
          <w:color w:val="000000"/>
          <w:sz w:val="24"/>
          <w:szCs w:val="24"/>
        </w:rPr>
        <w:t xml:space="preserve"> intensification</w:t>
      </w:r>
      <w:r w:rsidR="0001246F">
        <w:rPr>
          <w:color w:val="000000"/>
          <w:sz w:val="24"/>
          <w:szCs w:val="24"/>
        </w:rPr>
        <w:t xml:space="preserve"> (e.g., deforestation and degazetting of parks;</w:t>
      </w:r>
      <w:r w:rsidR="00F53852">
        <w:rPr>
          <w:color w:val="000000"/>
          <w:sz w:val="24"/>
          <w:szCs w:val="24"/>
        </w:rPr>
        <w:t xml:space="preserve"> </w:t>
      </w:r>
      <w:r w:rsidR="00F53852">
        <w:rPr>
          <w:color w:val="000000"/>
          <w:sz w:val="24"/>
          <w:szCs w:val="24"/>
        </w:rPr>
        <w:fldChar w:fldCharType="begin"/>
      </w:r>
      <w:r w:rsidR="00761CDC">
        <w:rPr>
          <w:color w:val="000000"/>
          <w:sz w:val="24"/>
          <w:szCs w:val="24"/>
        </w:rPr>
        <w:instrText xml:space="preserve"> ADDIN ZOTERO_ITEM CSL_CITATION {"citationID":"yoo02Exk","properties":{"formattedCitation":"(Tesfaw et al. 2018)","plainCitation":"(Tesfaw et al. 2018)","dontUpdate":true,"noteIndex":0},"citationItems":[{"id":788,"uris":["http://zotero.org/users/878981/items/TLMCALYG"],"itemData":{"id":788,"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schema":"https://github.com/citation-style-language/schema/raw/master/csl-citation.json"} </w:instrText>
      </w:r>
      <w:r w:rsidR="00F53852">
        <w:rPr>
          <w:color w:val="000000"/>
          <w:sz w:val="24"/>
          <w:szCs w:val="24"/>
        </w:rPr>
        <w:fldChar w:fldCharType="separate"/>
      </w:r>
      <w:r w:rsidR="00F53852" w:rsidRPr="00F53852">
        <w:rPr>
          <w:sz w:val="24"/>
        </w:rPr>
        <w:t>Tesfaw et al. 2018)</w:t>
      </w:r>
      <w:r w:rsidR="00F53852">
        <w:rPr>
          <w:color w:val="000000"/>
          <w:sz w:val="24"/>
          <w:szCs w:val="24"/>
        </w:rPr>
        <w:fldChar w:fldCharType="end"/>
      </w:r>
      <w:r w:rsidR="00D0362E">
        <w:rPr>
          <w:color w:val="000000"/>
          <w:sz w:val="24"/>
          <w:szCs w:val="24"/>
        </w:rPr>
        <w:t xml:space="preserve">, and </w:t>
      </w:r>
      <w:r w:rsidR="00D0362E">
        <w:rPr>
          <w:sz w:val="24"/>
          <w:szCs w:val="24"/>
        </w:rPr>
        <w:t>c</w:t>
      </w:r>
      <w:r w:rsidR="00D0362E">
        <w:rPr>
          <w:color w:val="000000"/>
          <w:sz w:val="24"/>
          <w:szCs w:val="24"/>
        </w:rPr>
        <w:t>limate change</w:t>
      </w:r>
      <w:r w:rsidR="0001246F">
        <w:rPr>
          <w:color w:val="000000"/>
          <w:sz w:val="24"/>
          <w:szCs w:val="24"/>
        </w:rPr>
        <w:t xml:space="preserve"> (e.g., extreme weather events;</w:t>
      </w:r>
      <w:r w:rsidR="0001246F" w:rsidRPr="0001246F">
        <w:rPr>
          <w:sz w:val="24"/>
        </w:rPr>
        <w:t xml:space="preserve"> </w:t>
      </w:r>
      <w:r w:rsidR="00026878">
        <w:rPr>
          <w:sz w:val="24"/>
        </w:rPr>
        <w:fldChar w:fldCharType="begin"/>
      </w:r>
      <w:r w:rsidR="00761CDC">
        <w:rPr>
          <w:sz w:val="24"/>
        </w:rPr>
        <w:instrText xml:space="preserve"> ADDIN ZOTERO_ITEM CSL_CITATION {"citationID":"CRXOqYpb","properties":{"formattedCitation":"(Maxwell et al. 2019)","plainCitation":"(Maxwell et al. 2019)","dontUpdate":true,"noteIndex":0},"citationItems":[{"id":732,"uris":["http://zotero.org/users/878981/items/B9RRAI3Q"],"itemData":{"id":732,"type":"article-journal","abstract":"Aim Many conservation efforts now focus on mitigating biodiversity loss due to climate change. While a focus on impacts from mean, long-term changes in climate is warranted, the vast majority of conservation plans largely ignore another key factor of climate change—changes in the frequency and intensity of extreme weather and climate events. A typology of the full range and severity of ecological responses to extreme events would help underpin tracking of their impacts. Location Global. Methods Here, we review 519 observational studies of ecological responses to extreme events between 1941 and 2015. We include responses from amphibians, birds, fish, invertebrates, mammals, plants and reptiles to cyclones, drought, flood, cold waves and heat waves. Results Negative ecological responses were the most commonly reported, accounting for 57% of all documented responses. There were over 100 cases of a &gt;25% population decline and 31 cases of local extirpation. Sixty per cent of the studies in our review observed ecological responses for more than 1 year, and of the studies that monitored species or ecosystem recovery following exposure to an extreme event, 38% showed species or ecosystems did not recover to pre-disturbance levels. Main conclusions Extreme weather and climate events have profound implications for species and ecosystem management. We discuss current conceptual challenges associated with incorporating extreme events into conservation planning efforts, which include how to quantify species sensitivity and adaptive capacity to extreme events, how to account for interactions between extreme events and other stressors, and how to maximize adaptive capacity to more frequent and intense extreme events.","container-title":"Diversity and Distributions","DOI":"https://doi.org/10.1111/ddi.12878","ISSN":"1472-4642","issue":"4","language":"en","note":"_eprint: https://onlinelibrary.wiley.com/doi/pdf/10.1111/ddi.12878","page":"613-625","source":"Wiley Online Library","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 M."}],"issued":{"date-parts":[["2019"]]}}}],"schema":"https://github.com/citation-style-language/schema/raw/master/csl-citation.json"} </w:instrText>
      </w:r>
      <w:r w:rsidR="00026878">
        <w:rPr>
          <w:sz w:val="24"/>
        </w:rPr>
        <w:fldChar w:fldCharType="separate"/>
      </w:r>
      <w:r w:rsidR="00026878" w:rsidRPr="00026878">
        <w:rPr>
          <w:sz w:val="24"/>
        </w:rPr>
        <w:t>Maxwell et al. 2019)</w:t>
      </w:r>
      <w:r w:rsidR="00026878">
        <w:rPr>
          <w:sz w:val="24"/>
        </w:rPr>
        <w:fldChar w:fldCharType="end"/>
      </w:r>
      <w:r w:rsidR="00321BD9">
        <w:rPr>
          <w:sz w:val="24"/>
        </w:rPr>
        <w:t xml:space="preserve">, few plans have explicitly considered </w:t>
      </w:r>
      <w:r w:rsidR="00D0362E">
        <w:rPr>
          <w:color w:val="000000"/>
          <w:sz w:val="24"/>
          <w:szCs w:val="24"/>
        </w:rPr>
        <w:t>these risks</w:t>
      </w:r>
      <w:r w:rsidR="00A215CF">
        <w:rPr>
          <w:sz w:val="24"/>
          <w:szCs w:val="24"/>
        </w:rPr>
        <w:t xml:space="preserve"> </w:t>
      </w:r>
      <w:r w:rsidR="00DD7205">
        <w:rPr>
          <w:sz w:val="24"/>
          <w:szCs w:val="24"/>
        </w:rPr>
        <w:fldChar w:fldCharType="begin"/>
      </w:r>
      <w:r w:rsidR="00227070">
        <w:rPr>
          <w:sz w:val="24"/>
          <w:szCs w:val="24"/>
        </w:rPr>
        <w:instrText xml:space="preserve"> ADDIN ZOTERO_ITEM CSL_CITATION {"citationID":"aiq03n0M","properties":{"formattedCitation":"(McBride et al. 2007; Alagador et al. 2014)","plainCitation":"(McBride et al. 2007; Alagador et al. 2014)","noteIndex":0},"citationItems":[{"id":1058,"uris":["http://zotero.org/users/878981/items/LM9WKTT8"],"itemData":{"id":1058,"type":"article-journal","container-title":"Conservation Biology","issue":"6","note":"publisher: Wiley Online Library\nCitation Key: mcbride2007incorporating","page":"1463-1474","title":"Incorporating the effects of socioeconomic uncertainty into priority setting for conservation investment","volume":"21","author":[{"family":"McBride","given":"Marissa F"},{"family":"Wilson","given":"Kerrie A"},{"family":"Bode","given":"Michael"},{"family":"Possingham","given":"Hugh P"}],"issued":{"date-parts":[["2007"]]}}},{"id":758,"uris":["http://zotero.org/users/878981/items/MRLAXNU6"],"itemData":{"id":758,"type":"article-journal","container-title":"Journal of applied ecology","issue":"3","note":"publisher: Wiley Online Library","page":"703–713","source":"Google Scholar","title":"Shifting protected areas: scheduling spatial priorities under climate change","title-short":"Shifting protected areas","volume":"51","author":[{"family":"Alagador","given":"Diogo"},{"family":"Cerdeira","given":"Jorge Orestes"},{"family":"Araújo","given":"Miguel Bastos"}],"issued":{"date-parts":[["2014"]]}}}],"schema":"https://github.com/citation-style-language/schema/raw/master/csl-citation.json"} </w:instrText>
      </w:r>
      <w:r w:rsidR="00DD7205">
        <w:rPr>
          <w:sz w:val="24"/>
          <w:szCs w:val="24"/>
        </w:rPr>
        <w:fldChar w:fldCharType="separate"/>
      </w:r>
      <w:r w:rsidR="000F5AFD" w:rsidRPr="000F5AFD">
        <w:rPr>
          <w:sz w:val="24"/>
        </w:rPr>
        <w:t>(McBride et al. 2007; Alagador et al. 2014)</w:t>
      </w:r>
      <w:r w:rsidR="00DD7205">
        <w:rPr>
          <w:sz w:val="24"/>
          <w:szCs w:val="24"/>
        </w:rPr>
        <w:fldChar w:fldCharType="end"/>
      </w:r>
      <w:r w:rsidR="00D0362E">
        <w:rPr>
          <w:color w:val="000000"/>
          <w:sz w:val="24"/>
          <w:szCs w:val="24"/>
        </w:rPr>
        <w:t xml:space="preserve">. </w:t>
      </w:r>
      <w:r w:rsidR="006673C8">
        <w:rPr>
          <w:color w:val="000000"/>
          <w:sz w:val="24"/>
          <w:szCs w:val="24"/>
        </w:rPr>
        <w:t xml:space="preserve"> </w:t>
      </w:r>
      <w:r w:rsidR="003F64F4" w:rsidRPr="003F64F4">
        <w:rPr>
          <w:color w:val="000000"/>
          <w:sz w:val="24"/>
          <w:szCs w:val="24"/>
        </w:rPr>
        <w:t>Here we demonstrate how we can expand the planning lens to include risks as well as ecological value, with the goal of improving the resilience and performance of protected areas</w:t>
      </w:r>
      <w:r w:rsidR="00956AF4">
        <w:rPr>
          <w:color w:val="000000"/>
          <w:sz w:val="24"/>
          <w:szCs w:val="24"/>
        </w:rPr>
        <w:t>.</w:t>
      </w:r>
    </w:p>
    <w:p w14:paraId="148324E8" w14:textId="011D38F0" w:rsidR="00C1706F" w:rsidRDefault="00D0362E" w:rsidP="002E3D5D">
      <w:pPr>
        <w:spacing w:line="480" w:lineRule="auto"/>
        <w:ind w:firstLine="720"/>
        <w:rPr>
          <w:sz w:val="24"/>
          <w:szCs w:val="24"/>
        </w:rPr>
      </w:pPr>
      <w:r>
        <w:rPr>
          <w:sz w:val="24"/>
          <w:szCs w:val="24"/>
        </w:rPr>
        <w:t xml:space="preserve">We </w:t>
      </w:r>
      <w:r w:rsidR="00306644">
        <w:rPr>
          <w:sz w:val="24"/>
          <w:szCs w:val="24"/>
        </w:rPr>
        <w:t xml:space="preserve">considered </w:t>
      </w:r>
      <w:r>
        <w:rPr>
          <w:sz w:val="24"/>
          <w:szCs w:val="24"/>
        </w:rPr>
        <w:t>the following three broad categories of risk, which we</w:t>
      </w:r>
      <w:r w:rsidR="00306644">
        <w:rPr>
          <w:sz w:val="24"/>
          <w:szCs w:val="24"/>
        </w:rPr>
        <w:t xml:space="preserve"> defined</w:t>
      </w:r>
      <w:r>
        <w:rPr>
          <w:sz w:val="24"/>
          <w:szCs w:val="24"/>
        </w:rPr>
        <w:t xml:space="preserve"> </w:t>
      </w:r>
      <w:r w:rsidR="00881AD6">
        <w:rPr>
          <w:sz w:val="24"/>
          <w:szCs w:val="24"/>
        </w:rPr>
        <w:t>as</w:t>
      </w:r>
      <w:r>
        <w:rPr>
          <w:sz w:val="24"/>
          <w:szCs w:val="24"/>
        </w:rPr>
        <w:t xml:space="preserve"> factors likely to diminish the long-term effectiveness of protected areas: (i) governance, (ii) </w:t>
      </w:r>
      <w:r w:rsidR="003A78D6">
        <w:rPr>
          <w:sz w:val="24"/>
          <w:szCs w:val="24"/>
        </w:rPr>
        <w:t>land use</w:t>
      </w:r>
      <w:r>
        <w:rPr>
          <w:sz w:val="24"/>
          <w:szCs w:val="24"/>
        </w:rPr>
        <w:t xml:space="preserve">, and (iii) climate. </w:t>
      </w:r>
      <w:r w:rsidR="00965AD4" w:rsidRPr="002C3F8A">
        <w:rPr>
          <w:sz w:val="24"/>
          <w:szCs w:val="24"/>
        </w:rPr>
        <w:t xml:space="preserve">We then generated plans for establishing protected areas (“prioritizations”) based on scenarios for different risk factors. Our framework provides a flexible approach for incorporating </w:t>
      </w:r>
      <w:r w:rsidR="008950A4">
        <w:rPr>
          <w:sz w:val="24"/>
          <w:szCs w:val="24"/>
        </w:rPr>
        <w:t xml:space="preserve">multiple </w:t>
      </w:r>
      <w:r w:rsidR="00965AD4" w:rsidRPr="002C3F8A">
        <w:rPr>
          <w:sz w:val="24"/>
          <w:szCs w:val="24"/>
        </w:rPr>
        <w:t>risk metrics into conservation decision making</w:t>
      </w:r>
      <w:r>
        <w:rPr>
          <w:sz w:val="24"/>
          <w:szCs w:val="24"/>
        </w:rPr>
        <w:t>.</w:t>
      </w:r>
    </w:p>
    <w:p w14:paraId="51EC280C" w14:textId="77777777" w:rsidR="00303099" w:rsidRDefault="00303099" w:rsidP="002E3D5D">
      <w:pPr>
        <w:spacing w:line="480" w:lineRule="auto"/>
        <w:rPr>
          <w:sz w:val="24"/>
          <w:szCs w:val="24"/>
        </w:rPr>
      </w:pPr>
    </w:p>
    <w:p w14:paraId="781DB27F" w14:textId="77777777" w:rsidR="00303099" w:rsidRPr="00B124D4" w:rsidRDefault="00303099" w:rsidP="002E3D5D">
      <w:pPr>
        <w:spacing w:line="480" w:lineRule="auto"/>
        <w:rPr>
          <w:b/>
          <w:sz w:val="24"/>
          <w:szCs w:val="24"/>
        </w:rPr>
      </w:pPr>
      <w:r w:rsidRPr="00B124D4">
        <w:rPr>
          <w:b/>
          <w:sz w:val="24"/>
          <w:szCs w:val="24"/>
        </w:rPr>
        <w:t>Methods</w:t>
      </w:r>
    </w:p>
    <w:p w14:paraId="3E8B1DAA" w14:textId="7F30C288" w:rsidR="00303099" w:rsidRDefault="00303099" w:rsidP="002E3D5D">
      <w:pPr>
        <w:spacing w:line="480" w:lineRule="auto"/>
        <w:ind w:firstLine="720"/>
        <w:rPr>
          <w:sz w:val="24"/>
          <w:szCs w:val="24"/>
        </w:rPr>
      </w:pPr>
      <w:r>
        <w:rPr>
          <w:sz w:val="24"/>
          <w:szCs w:val="24"/>
        </w:rPr>
        <w:t xml:space="preserve">We considered the influence of risk categories on allocating protection decisions at a global scale in suitable habitat for all 29,350 vertebrate species from the IUCN Red List of </w:t>
      </w:r>
      <w:r>
        <w:rPr>
          <w:sz w:val="24"/>
          <w:szCs w:val="24"/>
        </w:rPr>
        <w:lastRenderedPageBreak/>
        <w:t xml:space="preserve">Threatened Species </w:t>
      </w:r>
      <w:r>
        <w:rPr>
          <w:sz w:val="24"/>
          <w:szCs w:val="24"/>
        </w:rPr>
        <w:fldChar w:fldCharType="begin"/>
      </w:r>
      <w:r w:rsidR="00227070">
        <w:rPr>
          <w:sz w:val="24"/>
          <w:szCs w:val="24"/>
        </w:rPr>
        <w:instrText xml:space="preserve"> ADDIN ZOTERO_ITEM CSL_CITATION {"citationID":"Tcq6gaKa","properties":{"formattedCitation":"(IUCN 2019)","plainCitation":"(IUCN 2019)","noteIndex":0},"citationItems":[{"id":760,"uris":["http://zotero.org/users/878981/items/MVE7WELB"],"itemData":{"id":760,"type":"document","title":"The IUCN Red List of Threatened Species. version 1.18","URL":"https://www.iucnredlist.org/","author":[{"family":"IUCN","given":""}],"accessed":{"date-parts":[["2019",10,10]]},"issued":{"date-parts":[["2019"]]}}}],"schema":"https://github.com/citation-style-language/schema/raw/master/csl-citation.json"} </w:instrText>
      </w:r>
      <w:r>
        <w:rPr>
          <w:sz w:val="24"/>
          <w:szCs w:val="24"/>
        </w:rPr>
        <w:fldChar w:fldCharType="separate"/>
      </w:r>
      <w:r w:rsidR="000F5AFD" w:rsidRPr="000F5AFD">
        <w:rPr>
          <w:sz w:val="24"/>
        </w:rPr>
        <w:t>(IUCN 2019)</w:t>
      </w:r>
      <w:r>
        <w:rPr>
          <w:sz w:val="24"/>
          <w:szCs w:val="24"/>
        </w:rPr>
        <w:fldChar w:fldCharType="end"/>
      </w:r>
      <w:r>
        <w:rPr>
          <w:sz w:val="24"/>
          <w:szCs w:val="24"/>
        </w:rPr>
        <w:t xml:space="preserve"> using a multi-objective optimization approach. To incorporate risk categories, we built on the minimum set problem, where the objective is to reach species distribution protection targets while accounting for one constraint such as land cost or area </w:t>
      </w:r>
      <w:r>
        <w:rPr>
          <w:sz w:val="24"/>
          <w:szCs w:val="24"/>
        </w:rPr>
        <w:fldChar w:fldCharType="begin"/>
      </w:r>
      <w:r w:rsidR="00676B33">
        <w:rPr>
          <w:sz w:val="24"/>
          <w:szCs w:val="24"/>
        </w:rPr>
        <w:instrText xml:space="preserve"> ADDIN ZOTERO_ITEM CSL_CITATION {"citationID":"UmkBDY1l","properties":{"formattedCitation":"(Margules &amp; Pressey 2000; Moilanen et al. 2009)","plainCitation":"(Margules &amp; Pressey 2000; Moilanen et al. 2009)","noteIndex":0},"citationItems":[{"id":349,"uris":["http://zotero.org/users/878981/items/4PNTRNFR"],"itemData":{"id":349,"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id":782,"uris":["http://zotero.org/users/878981/items/GQQSSC7Z"],"itemData":{"id":782,"type":"book","publisher":"Oxford University Press","source":"Google Scholar","title":"Spatial conservation prioritization: quantitative methods and computational tools","title-short":"Spatial conservation prioritization","author":[{"family":"Moilanen","given":"Atte"},{"family":"Wilson","given":"Kerrie"},{"family":"Possingham","given":"Hugh"}],"issued":{"date-parts":[["2009"]]}}}],"schema":"https://github.com/citation-style-language/schema/raw/master/csl-citation.json"} </w:instrText>
      </w:r>
      <w:r>
        <w:rPr>
          <w:sz w:val="24"/>
          <w:szCs w:val="24"/>
        </w:rPr>
        <w:fldChar w:fldCharType="separate"/>
      </w:r>
      <w:r w:rsidR="000F5AFD" w:rsidRPr="000F5AFD">
        <w:rPr>
          <w:sz w:val="24"/>
        </w:rPr>
        <w:t>(Margules &amp; Pressey 2000; Moilanen et al. 2009)</w:t>
      </w:r>
      <w:r>
        <w:rPr>
          <w:sz w:val="24"/>
          <w:szCs w:val="24"/>
        </w:rPr>
        <w:fldChar w:fldCharType="end"/>
      </w:r>
      <w:r>
        <w:rPr>
          <w:sz w:val="24"/>
          <w:szCs w:val="24"/>
        </w:rPr>
        <w:t xml:space="preserve">. We expanded this approach to include multiple objectives accounting for risk in the problem formulation, by treating each risk layer as a separate objective in the problem formulation </w:t>
      </w:r>
      <w:r>
        <w:rPr>
          <w:sz w:val="24"/>
          <w:szCs w:val="24"/>
        </w:rPr>
        <w:fldChar w:fldCharType="begin"/>
      </w:r>
      <w:r w:rsidR="00227070">
        <w:rPr>
          <w:sz w:val="24"/>
          <w:szCs w:val="24"/>
        </w:rPr>
        <w:instrText xml:space="preserve"> ADDIN ZOTERO_ITEM CSL_CITATION {"citationID":"lwrp3oUy","properties":{"formattedCitation":"(Deb 2014)","plainCitation":"(Deb 2014)","noteIndex":0},"citationItems":[{"id":781,"uris":["http://zotero.org/users/878981/items/2LYR7F43"],"itemData":{"id":781,"type":"chapter","container-title":"Search methodologies","page":"403–449","publisher":"Springer","source":"Google Scholar","title":"Multi-objective optimization","author":[{"family":"Deb","given":"Kalyanmoy"}],"issued":{"date-parts":[["2014"]]}}}],"schema":"https://github.com/citation-style-language/schema/raw/master/csl-citation.json"} </w:instrText>
      </w:r>
      <w:r>
        <w:rPr>
          <w:sz w:val="24"/>
          <w:szCs w:val="24"/>
        </w:rPr>
        <w:fldChar w:fldCharType="separate"/>
      </w:r>
      <w:r w:rsidR="000F5AFD" w:rsidRPr="000F5AFD">
        <w:rPr>
          <w:sz w:val="24"/>
        </w:rPr>
        <w:t>(Deb 2014)</w:t>
      </w:r>
      <w:r>
        <w:rPr>
          <w:sz w:val="24"/>
          <w:szCs w:val="24"/>
        </w:rPr>
        <w:fldChar w:fldCharType="end"/>
      </w:r>
      <w:r>
        <w:rPr>
          <w:sz w:val="24"/>
          <w:szCs w:val="24"/>
        </w:rPr>
        <w:t>.</w:t>
      </w:r>
      <w:r>
        <w:rPr>
          <w:sz w:val="24"/>
          <w:szCs w:val="24"/>
        </w:rPr>
        <w:tab/>
      </w:r>
    </w:p>
    <w:p w14:paraId="5EDCB303" w14:textId="77777777" w:rsidR="00C97210" w:rsidRDefault="00C97210" w:rsidP="002E3D5D">
      <w:pPr>
        <w:spacing w:line="480" w:lineRule="auto"/>
        <w:rPr>
          <w:color w:val="000000"/>
          <w:sz w:val="24"/>
          <w:szCs w:val="24"/>
        </w:rPr>
      </w:pPr>
    </w:p>
    <w:p w14:paraId="1D1E3313" w14:textId="77777777" w:rsidR="00303099" w:rsidRPr="00B124D4" w:rsidRDefault="00303099" w:rsidP="002E3D5D">
      <w:pPr>
        <w:pStyle w:val="NormalWeb"/>
        <w:spacing w:before="0" w:beforeAutospacing="0" w:after="0" w:afterAutospacing="0" w:line="480" w:lineRule="auto"/>
        <w:rPr>
          <w:iCs/>
          <w:u w:val="single"/>
        </w:rPr>
      </w:pPr>
      <w:r w:rsidRPr="00B124D4">
        <w:rPr>
          <w:iCs/>
          <w:color w:val="000000"/>
          <w:u w:val="single"/>
        </w:rPr>
        <w:t>Biodiversity Data </w:t>
      </w:r>
    </w:p>
    <w:p w14:paraId="2A9A0FA2" w14:textId="15921353" w:rsidR="00303099" w:rsidRDefault="00303099" w:rsidP="002E3D5D">
      <w:pPr>
        <w:pStyle w:val="NormalWeb"/>
        <w:spacing w:before="0" w:beforeAutospacing="0" w:after="0" w:afterAutospacing="0" w:line="480" w:lineRule="auto"/>
        <w:ind w:firstLine="720"/>
        <w:rPr>
          <w:color w:val="000000"/>
        </w:rPr>
      </w:pPr>
      <w:r>
        <w:rPr>
          <w:color w:val="000000"/>
        </w:rPr>
        <w:t>We produced area of habitat</w:t>
      </w:r>
      <w:r w:rsidRPr="00B124D4">
        <w:rPr>
          <w:color w:val="000000"/>
        </w:rPr>
        <w:t xml:space="preserve"> </w:t>
      </w:r>
      <w:r>
        <w:rPr>
          <w:color w:val="000000"/>
        </w:rPr>
        <w:t>(</w:t>
      </w:r>
      <w:r w:rsidRPr="00B124D4">
        <w:rPr>
          <w:color w:val="000000"/>
        </w:rPr>
        <w:t>AOH</w:t>
      </w:r>
      <w:r>
        <w:rPr>
          <w:color w:val="000000"/>
        </w:rPr>
        <w:t>)</w:t>
      </w:r>
      <w:r w:rsidRPr="00B124D4">
        <w:rPr>
          <w:color w:val="000000"/>
        </w:rPr>
        <w:t xml:space="preserve"> </w:t>
      </w:r>
      <w:r w:rsidR="008950A4">
        <w:rPr>
          <w:color w:val="000000"/>
        </w:rPr>
        <w:t xml:space="preserve">estimates </w:t>
      </w:r>
      <w:r w:rsidRPr="00B124D4">
        <w:rPr>
          <w:color w:val="000000"/>
        </w:rPr>
        <w:t xml:space="preserve">for 10,774 species of birds, 5,219 mammals, 4,462 reptiles and 6,254 amphibians with available IUCN range polygon data following the procedure outlined in </w:t>
      </w:r>
      <w:r w:rsidRPr="00092722">
        <w:rPr>
          <w:color w:val="000000"/>
        </w:rPr>
        <w:fldChar w:fldCharType="begin"/>
      </w:r>
      <w:r w:rsidR="00227070">
        <w:rPr>
          <w:color w:val="000000"/>
        </w:rPr>
        <w:instrText xml:space="preserve"> ADDIN ZOTERO_ITEM CSL_CITATION {"citationID":"CRjbfzpW","properties":{"formattedCitation":"(Brooks et al. 2019)","plainCitation":"(Brooks et al. 2019)","noteIndex":0},"citationItems":[{"id":759,"uris":["http://zotero.org/users/878981/items/VXXB5VF6"],"itemData":{"id":759,"type":"article-journal","abstract":"The International Union for Conservation of Nature (IUCN) Red List of Threatened Species includes assessment of extinction risk for 98 512 species, plus documentation of their range, habitat, elevation, and other factors. These range, habitat and elevation data can be matched with terrestrial land cover and elevation datasets to map the species’ area of habitat (AOH; also known as extent of suitable habitat; ESH). This differs from the two spatial metrics used for assessing extinction risk in the IUCN Red List criteria: extent of occurrence (EOO) and area of occupancy (AOO). AOH can guide conservation, for example, through targeting areas for field surveys, assessing proportions of species’ habitat within protected areas, and monitoring habitat loss and fragmentation. We recommend that IUCN Red List assessments document AOH wherever practical.","container-title":"Trends in Ecology &amp; Evolution","DOI":"10.1016/j.tree.2019.06.009","ISSN":"0169-5347","issue":"11","journalAbbreviation":"Trends in Ecology &amp; Evolution","language":"en","page":"977-986","source":"ScienceDirect","title":"Measuring Terrestrial Area of Habitat (AOH) and Its Utility for the IUCN Red List","volume":"34","author":[{"family":"Brooks","given":"Thomas M."},{"family":"Pimm","given":"Stuart L."},{"family":"Akçakaya","given":"H. Resit"},{"family":"Buchanan","given":"Graeme M."},{"family":"Butchart","given":"Stuart H. M."},{"family":"Foden","given":"Wendy"},{"family":"Hilton-Taylor","given":"Craig"},{"family":"Hoffmann","given":"Michael"},{"family":"Jenkins","given":"Clinton N."},{"family":"Joppa","given":"Lucas"},{"family":"Li","given":"Binbin V."},{"family":"Menon","given":"Vivek"},{"family":"Ocampo-Peñuela","given":"Natalia"},{"family":"Rondinini","given":"Carlo"}],"issued":{"date-parts":[["2019",11,1]]}}}],"schema":"https://github.com/citation-style-language/schema/raw/master/csl-citation.json"} </w:instrText>
      </w:r>
      <w:r w:rsidRPr="00092722">
        <w:rPr>
          <w:color w:val="000000"/>
        </w:rPr>
        <w:fldChar w:fldCharType="separate"/>
      </w:r>
      <w:r w:rsidR="000F5AFD" w:rsidRPr="000F5AFD">
        <w:t>(Brooks et al. 2019)</w:t>
      </w:r>
      <w:r w:rsidRPr="00092722">
        <w:rPr>
          <w:color w:val="000000"/>
        </w:rPr>
        <w:fldChar w:fldCharType="end"/>
      </w:r>
      <w:r w:rsidRPr="00092722">
        <w:rPr>
          <w:color w:val="000000"/>
        </w:rPr>
        <w:t>. Species range polygons obtained from the IUCN Red List spatial data (</w:t>
      </w:r>
      <w:hyperlink r:id="rId9" w:history="1">
        <w:r w:rsidRPr="00092722">
          <w:rPr>
            <w:rStyle w:val="Hyperlink"/>
          </w:rPr>
          <w:t>https://www.iucnredlist.org/</w:t>
        </w:r>
      </w:hyperlink>
      <w:r w:rsidRPr="00092722">
        <w:rPr>
          <w:color w:val="000000"/>
        </w:rPr>
        <w:t>) and Birdlife International (</w:t>
      </w:r>
      <w:hyperlink r:id="rId10" w:history="1">
        <w:r w:rsidRPr="00092722">
          <w:rPr>
            <w:rStyle w:val="Hyperlink"/>
          </w:rPr>
          <w:t>http://datazone.birdlife.org/species/requestdis</w:t>
        </w:r>
      </w:hyperlink>
      <w:r w:rsidRPr="00092722">
        <w:rPr>
          <w:color w:val="000000"/>
        </w:rPr>
        <w:t>) were first filtered for ‘extant’ range then rasterized to a global 1 km grid in the Eckert IV equal area projection. Individual</w:t>
      </w:r>
      <w:r w:rsidRPr="00B124D4">
        <w:rPr>
          <w:color w:val="000000"/>
        </w:rPr>
        <w:t xml:space="preserve"> species range rasters were then modified to only include land cover classes that match the habitat associations for each species. Habitat associations were obtained from the IUCN Red List species habitat classification scheme and were matched to ESA land cover classes for the year 2018 following </w:t>
      </w:r>
      <w:r>
        <w:rPr>
          <w:color w:val="000000"/>
        </w:rPr>
        <w:fldChar w:fldCharType="begin"/>
      </w:r>
      <w:r w:rsidR="00761CDC">
        <w:rPr>
          <w:color w:val="000000"/>
        </w:rPr>
        <w:instrText xml:space="preserve"> ADDIN ZOTERO_ITEM CSL_CITATION {"citationID":"zY18I1gM","properties":{"formattedCitation":"(Santini et al. 2019)","plainCitation":"(Santini et al. 2019)","dontUpdate":true,"noteIndex":0},"citationItems":[{"id":2940,"uris":["http://zotero.org/users/878981/items/EPMJMK4N"],"itemData":{"id":2940,"type":"article-journal","abstract":"The IUCN (International Union for Conservation of Nature) Red List categories and criteria are the most widely used framework for assessing the relative extinction risk of species. The criteria are based on quantitative thresholds relating to the size, trends, and structure of species’ distributions and populations. However, data on these parameters are sparse and uncertain for many species and unavailable for others, potentially leading to their misclassification or classification as data deficient. We devised an approach that combines data on land-cover change, species-specific habitat preferences, population abundance, and dispersal distance to estimate key parameters (extent of occurrence, maximum area of occupancy, population size and trend, and degree of fragmentation) and hence predict IUCN Red List categories for species. We applied our approach to nonpelagic birds and terrestrial mammals globally (</w:instrText>
      </w:r>
      <w:r w:rsidR="00761CDC">
        <w:rPr>
          <w:rFonts w:ascii="Cambria Math" w:hAnsi="Cambria Math" w:cs="Cambria Math"/>
          <w:color w:val="000000"/>
        </w:rPr>
        <w:instrText>∼</w:instrText>
      </w:r>
      <w:r w:rsidR="00761CDC">
        <w:rPr>
          <w:color w:val="000000"/>
        </w:rPr>
        <w:instrText xml:space="preserve">15,000 species). The predicted categories were fairly consistent with published IUCN Red List assessments, but more optimistic overall. We predicted 4.2% of species (467 birds and 143 mammals) to be more threatened than currently assessed and 20.2% of data deficient species (10 birds and 114 mammals) to be at risk of extinction. Incorporating the habitat fragmentation subcriterion reduced these predictions 1.5–2.3% and 6.4–14.9% (depending on the quantitative definition of fragmentation) for threatened and data deficient species, respectively, highlighting the need for improved guidance for IUCN Red List assessors on the application of this aspect of the IUCN Red List criteria. Our approach complements traditional methods of estimating parameters for IUCN Red List assessments. Furthermore, it readily provides an early-warning system to identify species potentially warranting changes in their extinction-risk category based on periodic updates of land-cover information. Given our method relies on optimistic assumptions about species distribution and abundance, all species predicted to be more at risk than currently evaluated should be prioritized for reassessment.","container-title":"Conservation Biology","DOI":"10.1111/cobi.13279","ISSN":"1523-1739","issue":"5","language":"en","note":"_eprint: https://onlinelibrary.wiley.com/doi/pdf/10.1111/cobi.13279","page":"1084-1093","source":"Wiley Online Library","title":"Applying habitat and population-density models to land-cover time series to inform IUCN Red List assessments","volume":"33","author":[{"family":"Santini","given":"Luca"},{"family":"Butchart","given":"Stuart H. M."},{"family":"Rondinini","given":"Carlo"},{"family":"Benítez-López","given":"Ana"},{"family":"Hilbers","given":"Jelle P."},{"family":"Schipper","given":"Aafke M."},{"family":"Cengic","given":"Mirza"},{"family":"Tobias","given":"Joseph A."},{"family":"Huijbregts","given":"Mark A. J."}],"issued":{"date-parts":[["2019"]]}}}],"schema":"https://github.com/citation-style-language/schema/raw/master/csl-citation.json"} </w:instrText>
      </w:r>
      <w:r>
        <w:rPr>
          <w:color w:val="000000"/>
        </w:rPr>
        <w:fldChar w:fldCharType="separate"/>
      </w:r>
      <w:r w:rsidR="00227070" w:rsidRPr="00227070">
        <w:t>Santini et al. 2019</w:t>
      </w:r>
      <w:r>
        <w:rPr>
          <w:color w:val="000000"/>
        </w:rPr>
        <w:fldChar w:fldCharType="end"/>
      </w:r>
      <w:r w:rsidRPr="00B124D4">
        <w:rPr>
          <w:color w:val="000000"/>
        </w:rPr>
        <w:t>. ESA land cover classification data was aggregated from 300 m resolution to match the global 1 km grid using a majority rule. Species ranges were additionally filtered so that only areas within a species</w:t>
      </w:r>
      <w:r>
        <w:rPr>
          <w:color w:val="000000"/>
        </w:rPr>
        <w:t>’</w:t>
      </w:r>
      <w:r w:rsidRPr="00B124D4">
        <w:rPr>
          <w:color w:val="000000"/>
        </w:rPr>
        <w:t xml:space="preserve"> accepted elevational range were included. Global elevation data derived from SRTM was obtained from WorldClim v. 2 </w:t>
      </w:r>
      <w:r>
        <w:rPr>
          <w:color w:val="000000"/>
        </w:rPr>
        <w:fldChar w:fldCharType="begin"/>
      </w:r>
      <w:r w:rsidR="00227070">
        <w:rPr>
          <w:color w:val="000000"/>
        </w:rPr>
        <w:instrText xml:space="preserve"> ADDIN ZOTERO_ITEM CSL_CITATION {"citationID":"3ZcuGV2Q","properties":{"formattedCitation":"(Fick &amp; Hijmans 2017)","plainCitation":"(Fick &amp; Hijmans 2017)","noteIndex":0},"citationItems":[{"id":2943,"uris":["http://zotero.org/users/878981/items/W34SAPJY"],"itemData":{"id":2943,"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language":"en","note":"_eprint: https://onlinelibrary.wiley.com/doi/pdf/10.1002/joc.5086","page":"4302-4315","source":"Wiley Online Library","title":"WorldClim 2: new 1-km spatial resolution climate surfaces for global land areas","title-short":"WorldClim 2","volume":"37","author":[{"family":"Fick","given":"Stephen E."},{"family":"Hijmans","given":"Robert J."}],"issued":{"date-parts":[["2017"]]}}}],"schema":"https://github.com/citation-style-language/schema/raw/master/csl-citation.json"} </w:instrText>
      </w:r>
      <w:r>
        <w:rPr>
          <w:color w:val="000000"/>
        </w:rPr>
        <w:fldChar w:fldCharType="separate"/>
      </w:r>
      <w:r w:rsidR="000F5AFD" w:rsidRPr="000F5AFD">
        <w:t>(Fick &amp; Hijmans 2017)</w:t>
      </w:r>
      <w:r>
        <w:rPr>
          <w:color w:val="000000"/>
        </w:rPr>
        <w:fldChar w:fldCharType="end"/>
      </w:r>
      <w:r w:rsidRPr="00B124D4">
        <w:rPr>
          <w:color w:val="000000"/>
        </w:rPr>
        <w:t xml:space="preserve">. </w:t>
      </w:r>
      <w:r w:rsidR="00B21B63" w:rsidRPr="00B21B63">
        <w:rPr>
          <w:color w:val="000000"/>
        </w:rPr>
        <w:t>For bird species with multiple seasonal distributions, data for resident, breeding, and non-breeding ranges were processed separately</w:t>
      </w:r>
      <w:r w:rsidRPr="00B124D4">
        <w:rPr>
          <w:color w:val="000000"/>
        </w:rPr>
        <w:t>. </w:t>
      </w:r>
    </w:p>
    <w:p w14:paraId="6E6C17C4" w14:textId="77777777" w:rsidR="00C97210" w:rsidRPr="00B21B63" w:rsidRDefault="00C97210" w:rsidP="002E3D5D">
      <w:pPr>
        <w:pStyle w:val="NormalWeb"/>
        <w:spacing w:before="0" w:beforeAutospacing="0" w:after="0" w:afterAutospacing="0" w:line="480" w:lineRule="auto"/>
        <w:rPr>
          <w:lang w:val="en-US"/>
        </w:rPr>
      </w:pPr>
    </w:p>
    <w:p w14:paraId="73568860" w14:textId="77777777" w:rsidR="00303099" w:rsidRPr="00B124D4" w:rsidRDefault="00303099" w:rsidP="002E3D5D">
      <w:pPr>
        <w:spacing w:line="480" w:lineRule="auto"/>
        <w:rPr>
          <w:sz w:val="24"/>
          <w:szCs w:val="24"/>
          <w:u w:val="single"/>
        </w:rPr>
      </w:pPr>
      <w:r w:rsidRPr="00B124D4">
        <w:rPr>
          <w:sz w:val="24"/>
          <w:szCs w:val="24"/>
          <w:u w:val="single"/>
        </w:rPr>
        <w:lastRenderedPageBreak/>
        <w:t>Basic administrative delineations</w:t>
      </w:r>
    </w:p>
    <w:p w14:paraId="59BAB280" w14:textId="598AEA82" w:rsidR="00303099" w:rsidRDefault="00303099" w:rsidP="002E3D5D">
      <w:pPr>
        <w:spacing w:line="480" w:lineRule="auto"/>
        <w:ind w:firstLine="720"/>
        <w:rPr>
          <w:color w:val="000000"/>
          <w:sz w:val="24"/>
          <w:szCs w:val="24"/>
        </w:rPr>
      </w:pPr>
      <w:r w:rsidRPr="00B124D4">
        <w:rPr>
          <w:color w:val="000000"/>
          <w:sz w:val="24"/>
          <w:szCs w:val="24"/>
        </w:rPr>
        <w:t xml:space="preserve">National boundaries were derived from the Global Administrative Areas </w:t>
      </w:r>
      <w:r w:rsidRPr="00FB11EC">
        <w:rPr>
          <w:color w:val="000000"/>
          <w:sz w:val="24"/>
          <w:szCs w:val="24"/>
        </w:rPr>
        <w:t>database (</w:t>
      </w:r>
      <w:r w:rsidRPr="00FB11EC">
        <w:rPr>
          <w:iCs/>
          <w:color w:val="000000"/>
          <w:sz w:val="24"/>
          <w:szCs w:val="24"/>
        </w:rPr>
        <w:t>http://gadm.org</w:t>
      </w:r>
      <w:r w:rsidRPr="00FB11EC">
        <w:rPr>
          <w:color w:val="000000"/>
          <w:sz w:val="24"/>
          <w:szCs w:val="24"/>
        </w:rPr>
        <w:t>).</w:t>
      </w:r>
      <w:r w:rsidRPr="00B124D4">
        <w:rPr>
          <w:color w:val="000000"/>
          <w:sz w:val="24"/>
          <w:szCs w:val="24"/>
        </w:rPr>
        <w:t xml:space="preserve"> We obtained protected area boundaries from the World Database on Protected Areas </w:t>
      </w:r>
      <w:r w:rsidRPr="002D1F49">
        <w:rPr>
          <w:color w:val="000000"/>
          <w:sz w:val="24"/>
          <w:szCs w:val="24"/>
        </w:rPr>
        <w:t xml:space="preserve">(https://www.protectedplanet.net). Following standard procedures for cleaning the protected area </w:t>
      </w:r>
      <w:r w:rsidRPr="00B124D4">
        <w:rPr>
          <w:color w:val="000000"/>
          <w:sz w:val="24"/>
          <w:szCs w:val="24"/>
        </w:rPr>
        <w:t>dataset</w:t>
      </w:r>
      <w:r>
        <w:rPr>
          <w:color w:val="000000"/>
          <w:sz w:val="24"/>
          <w:szCs w:val="24"/>
        </w:rPr>
        <w:t xml:space="preserve"> </w:t>
      </w:r>
      <w:r>
        <w:rPr>
          <w:color w:val="000000"/>
          <w:sz w:val="24"/>
          <w:szCs w:val="24"/>
        </w:rPr>
        <w:fldChar w:fldCharType="begin"/>
      </w:r>
      <w:r w:rsidR="00227070">
        <w:rPr>
          <w:color w:val="000000"/>
          <w:sz w:val="24"/>
          <w:szCs w:val="24"/>
        </w:rPr>
        <w:instrText xml:space="preserve"> ADDIN ZOTERO_ITEM CSL_CITATION {"citationID":"HXntbHOH","properties":{"formattedCitation":"(Butchart et al. 2015)","plainCitation":"(Butchart et al. 2015)","noteIndex":0},"citationItems":[{"id":799,"uris":["http://zotero.org/users/878981/items/NHH6SA9P"],"itemData":{"id":799,"type":"article-journal","abstract":"Governments have committed to conserving ≥17% of terrestrial and ≥10% of marine environments globally, especially “areas of particular importance for 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note":"_eprint: https://conbio.onlinelibrary.wiley.com/doi/pdf/10.1111/conl.12158","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n","given":"Graeme M."},{"family":"Angulo","given":"Ariadne"},{"family":"Balmford","given":"Andrew"},{"family":"Bertzky","given":"Bastian"},{"family":"Brooks","given":"Thomas M."},{"family":"Carpenter","given":"Kent E."},{"family":"Comeros‐Raynal","given":"Mia T."},{"family":"Cornell","given":"John"},{"family":"Ficetola","given":"G. Francesco"},{"family":"Fishpool","given":"Lincoln D. C."},{"family":"Fuller","given":"Richard A."},{"family":"Geldmann","given":"Jonas"},{"family":"Harwell","given":"Heather"},{"family":"Hilton‐Taylor","given":"Craig"},{"family":"Hoffmann","given":"Michael"},{"family":"Joolia","given":"Ackbar"},{"family":"Joppa","given":"Lucas"},{"family":"Kingston","given":"Naomi"},{"family":"May","given":"Ian"},{"family":"Milam","given":"Amy"},{"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schema":"https://github.com/citation-style-language/schema/raw/master/csl-citation.json"} </w:instrText>
      </w:r>
      <w:r>
        <w:rPr>
          <w:color w:val="000000"/>
          <w:sz w:val="24"/>
          <w:szCs w:val="24"/>
        </w:rPr>
        <w:fldChar w:fldCharType="separate"/>
      </w:r>
      <w:r w:rsidR="000F5AFD" w:rsidRPr="000F5AFD">
        <w:rPr>
          <w:sz w:val="24"/>
        </w:rPr>
        <w:t>(Butchart et al. 2015)</w:t>
      </w:r>
      <w:r>
        <w:rPr>
          <w:color w:val="000000"/>
          <w:sz w:val="24"/>
          <w:szCs w:val="24"/>
        </w:rPr>
        <w:fldChar w:fldCharType="end"/>
      </w:r>
      <w:r w:rsidRPr="00B124D4">
        <w:rPr>
          <w:color w:val="000000"/>
          <w:sz w:val="24"/>
          <w:szCs w:val="24"/>
        </w:rPr>
        <w:t>, we (i) projected the data to an equal-area coordinate system (World Behrman), (ii) excluded reserves with unknown or proposed designations, (iii) excluded UNESCO Biosphere Reserves</w:t>
      </w:r>
      <w:r w:rsidRPr="00B124D4">
        <w:rPr>
          <w:sz w:val="24"/>
          <w:szCs w:val="24"/>
        </w:rPr>
        <w:t xml:space="preserve"> </w:t>
      </w:r>
      <w:r>
        <w:rPr>
          <w:sz w:val="24"/>
          <w:szCs w:val="24"/>
        </w:rPr>
        <w:fldChar w:fldCharType="begin"/>
      </w:r>
      <w:r w:rsidR="00227070">
        <w:rPr>
          <w:sz w:val="24"/>
          <w:szCs w:val="24"/>
        </w:rPr>
        <w:instrText xml:space="preserve"> ADDIN ZOTERO_ITEM CSL_CITATION {"citationID":"5I34vRzQ","properties":{"formattedCitation":"(Coetzer et al. 2014)","plainCitation":"(Coetzer et al. 2014)","noteIndex":0},"citationItems":[{"id":2945,"uris":["http://zotero.org/users/878981/items/2CDEN3T8"],"itemData":{"id":2945,"type":"article-journal","abstract":"The Biosphere Reserve (BR) model of UNESCO's Man and the Biosphere Programme reflects a shift towards more accountable conservation. Biosphere Reserves attempt to reconcile environmental protection with sustainable development; they explicitly acknowledge humans, and human interests in the conservation landscape while still maintaining the ecological values of existing protected areas. Conceptually, this model is attractive, with 610 sites currently designated globally. Yet the practical reality of implementing dual ‘conservation’ and ‘development’ goals is challenging, with few examples successfully conforming to the model's full criteria. Here, we review the history of Biosphere Reserves from first inception in 1974 to the current status quo, and examine the suitability of the designation as an effective conservation model. We track the spatial expansion of Biosphere Reserves globally, assessing the influence of the Statutory Framework of the World Network of Biosphere Reserves and Seville strategy in 1995, when the BR concept refocused its core objectives on sustainable development. We use a comprehensive range of case studies to discuss conformity to the Programme, the social and ecological consequences associated with implementation of the designation, and challenges in aligning conservation and development. Given that the ‘Biosphere Reserve’ label is a relatively unknown designation in the public arena, this review also provides details on popularising the Biosphere Reserve brand, as well as prospects for further research, currently unexploited, but implicit in the designation.","container-title":"Biological Reviews","DOI":"10.1111/brv.12044","ISSN":"1469-185X","issue":"1","language":"en","note":"_eprint: https://onlinelibrary.wiley.com/doi/pdf/10.1111/brv.12044","page":"82-104","source":"Wiley Online Library","title":"Reviewing Biosphere Reserves globally: effective conservation action or bureaucratic label?","title-short":"Reviewing Biosphere Reserves globally","volume":"89","author":[{"family":"Coetzer","given":"Kaera L."},{"family":"Witkowski","given":"Edward T. F."},{"family":"Erasmus","given":"Barend F. N."}],"issued":{"date-parts":[["2014"]]}}}],"schema":"https://github.com/citation-style-language/schema/raw/master/csl-citation.json"} </w:instrText>
      </w:r>
      <w:r>
        <w:rPr>
          <w:sz w:val="24"/>
          <w:szCs w:val="24"/>
        </w:rPr>
        <w:fldChar w:fldCharType="separate"/>
      </w:r>
      <w:r w:rsidR="000F5AFD" w:rsidRPr="000F5AFD">
        <w:rPr>
          <w:sz w:val="24"/>
        </w:rPr>
        <w:t>(Coetzer et al. 2014)</w:t>
      </w:r>
      <w:r>
        <w:rPr>
          <w:sz w:val="24"/>
          <w:szCs w:val="24"/>
        </w:rPr>
        <w:fldChar w:fldCharType="end"/>
      </w:r>
      <w:r w:rsidRPr="00B124D4">
        <w:rPr>
          <w:color w:val="000000"/>
          <w:sz w:val="24"/>
          <w:szCs w:val="24"/>
        </w:rPr>
        <w:t>, (iv) buffered sites represented as point localities to their reported area, (v) dissolved boundaries to prevent issues with overlapping areas, and (vi) removed slivers (code available at https://github.com/jeffreyhanson/global-protected-areas). After the protected area data were mod</w:t>
      </w:r>
      <w:r w:rsidRPr="00B124D4">
        <w:rPr>
          <w:sz w:val="24"/>
          <w:szCs w:val="24"/>
        </w:rPr>
        <w:t>ified as described above</w:t>
      </w:r>
      <w:r w:rsidRPr="00B124D4">
        <w:rPr>
          <w:color w:val="000000"/>
          <w:sz w:val="24"/>
          <w:szCs w:val="24"/>
        </w:rPr>
        <w:t xml:space="preserve">, we overlaid the protected area boundaries with a 10 x 10 km grid covering the Earth. These spatial data procedures were </w:t>
      </w:r>
      <w:r w:rsidRPr="00B124D4">
        <w:rPr>
          <w:sz w:val="24"/>
          <w:szCs w:val="24"/>
        </w:rPr>
        <w:t>implemented</w:t>
      </w:r>
      <w:r w:rsidRPr="00B124D4">
        <w:rPr>
          <w:color w:val="000000"/>
          <w:sz w:val="24"/>
          <w:szCs w:val="24"/>
        </w:rPr>
        <w:t xml:space="preserve"> using ArcMap (version 10.3.1) and python (version 2.7.8).</w:t>
      </w:r>
    </w:p>
    <w:p w14:paraId="504917B1" w14:textId="77777777" w:rsidR="00C97210" w:rsidRPr="00B124D4" w:rsidRDefault="00C97210" w:rsidP="002E3D5D">
      <w:pPr>
        <w:spacing w:line="480" w:lineRule="auto"/>
        <w:rPr>
          <w:sz w:val="24"/>
          <w:szCs w:val="24"/>
        </w:rPr>
      </w:pPr>
    </w:p>
    <w:p w14:paraId="6A5EBA6E" w14:textId="77777777" w:rsidR="00303099" w:rsidRPr="00B124D4" w:rsidRDefault="00303099" w:rsidP="002E3D5D">
      <w:pPr>
        <w:spacing w:line="480" w:lineRule="auto"/>
        <w:rPr>
          <w:sz w:val="24"/>
          <w:szCs w:val="24"/>
          <w:u w:val="single"/>
        </w:rPr>
      </w:pPr>
      <w:r w:rsidRPr="00B124D4">
        <w:rPr>
          <w:sz w:val="24"/>
          <w:szCs w:val="24"/>
          <w:u w:val="single"/>
        </w:rPr>
        <w:t>Governance risk</w:t>
      </w:r>
    </w:p>
    <w:p w14:paraId="4F22F74F" w14:textId="03EE5F33" w:rsidR="00303099" w:rsidRDefault="00303099" w:rsidP="002E3D5D">
      <w:pPr>
        <w:spacing w:line="480" w:lineRule="auto"/>
        <w:ind w:firstLine="720"/>
        <w:rPr>
          <w:sz w:val="24"/>
          <w:szCs w:val="24"/>
        </w:rPr>
      </w:pPr>
      <w:r w:rsidRPr="00B124D4">
        <w:rPr>
          <w:sz w:val="24"/>
          <w:szCs w:val="24"/>
        </w:rPr>
        <w:t xml:space="preserve">We used worldwide governance indicators from the World Bank to capture </w:t>
      </w:r>
      <w:r>
        <w:rPr>
          <w:sz w:val="24"/>
          <w:szCs w:val="24"/>
        </w:rPr>
        <w:t>governance risk</w:t>
      </w:r>
      <w:r w:rsidR="0060296B">
        <w:rPr>
          <w:sz w:val="24"/>
          <w:szCs w:val="24"/>
        </w:rPr>
        <w:t xml:space="preserve"> </w:t>
      </w:r>
      <w:r w:rsidR="0060296B">
        <w:rPr>
          <w:sz w:val="24"/>
          <w:szCs w:val="24"/>
        </w:rPr>
        <w:fldChar w:fldCharType="begin"/>
      </w:r>
      <w:r w:rsidR="0060296B">
        <w:rPr>
          <w:sz w:val="24"/>
          <w:szCs w:val="24"/>
        </w:rPr>
        <w:instrText xml:space="preserve"> ADDIN ZOTERO_ITEM CSL_CITATION {"citationID":"3jUpBG9D","properties":{"formattedCitation":"(Kaufmann et al. 2011)","plainCitation":"(Kaufmann et al. 2011)","noteIndex":0},"citationItems":[{"id":795,"uris":["http://zotero.org/users/878981/items/GVAE9FL5"],"itemData":{"id":795,"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60296B">
        <w:rPr>
          <w:sz w:val="24"/>
          <w:szCs w:val="24"/>
        </w:rPr>
        <w:fldChar w:fldCharType="separate"/>
      </w:r>
      <w:r w:rsidR="000F5AFD" w:rsidRPr="000F5AFD">
        <w:rPr>
          <w:sz w:val="24"/>
        </w:rPr>
        <w:t>(Kaufmann et al. 2011)</w:t>
      </w:r>
      <w:r w:rsidR="0060296B">
        <w:rPr>
          <w:sz w:val="24"/>
          <w:szCs w:val="24"/>
        </w:rPr>
        <w:fldChar w:fldCharType="end"/>
      </w:r>
      <w:r w:rsidRPr="00B124D4">
        <w:rPr>
          <w:sz w:val="24"/>
          <w:szCs w:val="24"/>
        </w:rPr>
        <w:t xml:space="preserve">. The indicators include six scaled measures: voice and accountability; political stability and absence of violence; government effectiveness; regulatory quality; rule of law; and control of corruption (see Table </w:t>
      </w:r>
      <w:r w:rsidR="00C96048">
        <w:rPr>
          <w:sz w:val="24"/>
          <w:szCs w:val="24"/>
        </w:rPr>
        <w:t>S</w:t>
      </w:r>
      <w:r w:rsidRPr="00B124D4">
        <w:rPr>
          <w:sz w:val="24"/>
          <w:szCs w:val="24"/>
        </w:rPr>
        <w:t>4 for definitions). We chose these indicators because evidence suggests that they reliably predict protected area effectiveness</w:t>
      </w:r>
      <w:r>
        <w:rPr>
          <w:sz w:val="24"/>
          <w:szCs w:val="24"/>
        </w:rPr>
        <w:t xml:space="preserve"> </w:t>
      </w:r>
      <w:r>
        <w:rPr>
          <w:sz w:val="24"/>
          <w:szCs w:val="24"/>
        </w:rPr>
        <w:fldChar w:fldCharType="begin"/>
      </w:r>
      <w:r w:rsidR="00227070">
        <w:rPr>
          <w:sz w:val="24"/>
          <w:szCs w:val="24"/>
        </w:rPr>
        <w:instrText xml:space="preserve"> ADDIN ZOTERO_ITEM CSL_CITATION {"citationID":"gLv7kDcB","properties":{"formattedCitation":"(Barnes et al. 2016)","plainCitation":"(Barnes et al. 2016)","noteIndex":0},"citationItems":[{"id":796,"uris":["http://zotero.org/users/878981/items/PGC3HQEK"],"itemData":{"id":796,"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Pr>
          <w:sz w:val="24"/>
          <w:szCs w:val="24"/>
        </w:rPr>
        <w:fldChar w:fldCharType="separate"/>
      </w:r>
      <w:r w:rsidR="000F5AFD" w:rsidRPr="000F5AFD">
        <w:rPr>
          <w:sz w:val="24"/>
        </w:rPr>
        <w:t>(Barnes et al. 2016)</w:t>
      </w:r>
      <w:r>
        <w:rPr>
          <w:sz w:val="24"/>
          <w:szCs w:val="24"/>
        </w:rPr>
        <w:fldChar w:fldCharType="end"/>
      </w:r>
      <w:r w:rsidRPr="00B124D4">
        <w:rPr>
          <w:sz w:val="24"/>
          <w:szCs w:val="24"/>
        </w:rPr>
        <w:t xml:space="preserve"> and state investment and efforts for biodiversity conservation </w:t>
      </w:r>
      <w:r>
        <w:rPr>
          <w:sz w:val="24"/>
          <w:szCs w:val="24"/>
        </w:rPr>
        <w:fldChar w:fldCharType="begin"/>
      </w:r>
      <w:r w:rsidR="00227070">
        <w:rPr>
          <w:sz w:val="24"/>
          <w:szCs w:val="24"/>
        </w:rPr>
        <w:instrText xml:space="preserve"> ADDIN ZOTERO_ITEM CSL_CITATION {"citationID":"39XOQjOR","properties":{"formattedCitation":"(Coetzer et al. 2014)","plainCitation":"(Coetzer et al. 2014)","noteIndex":0},"citationItems":[{"id":2945,"uris":["http://zotero.org/users/878981/items/2CDEN3T8"],"itemData":{"id":2945,"type":"article-journal","abstract":"The Biosphere Reserve (BR) model of UNESCO's Man and the Biosphere Programme reflects a shift towards more accountable conservation. Biosphere Reserves attempt to reconcile environmental protection with sustainable development; they explicitly acknowledge humans, and human interests in the conservation landscape while still maintaining the ecological values of existing protected areas. Conceptually, this model is attractive, with 610 sites currently designated globally. Yet the practical reality of implementing dual ‘conservation’ and ‘development’ goals is challenging, with few examples successfully conforming to the model's full criteria. Here, we review the history of Biosphere Reserves from first inception in 1974 to the current status quo, and examine the suitability of the designation as an effective conservation model. We track the spatial expansion of Biosphere Reserves globally, assessing the influence of the Statutory Framework of the World Network of Biosphere Reserves and Seville strategy in 1995, when the BR concept refocused its core objectives on sustainable development. We use a comprehensive range of case studies to discuss conformity to the Programme, the social and ecological consequences associated with implementation of the designation, and challenges in aligning conservation and development. Given that the ‘Biosphere Reserve’ label is a relatively unknown designation in the public arena, this review also provides details on popularising the Biosphere Reserve brand, as well as prospects for further research, currently unexploited, but implicit in the designation.","container-title":"Biological Reviews","DOI":"10.1111/brv.12044","ISSN":"1469-185X","issue":"1","language":"en","note":"_eprint: https://onlinelibrary.wiley.com/doi/pdf/10.1111/brv.12044","page":"82-104","source":"Wiley Online Library","title":"Reviewing Biosphere Reserves globally: effective conservation action or bureaucratic label?","title-short":"Reviewing Biosphere Reserves globally","volume":"89","author":[{"family":"Coetzer","given":"Kaera L."},{"family":"Witkowski","given":"Edward T. F."},{"family":"Erasmus","given":"Barend F. N."}],"issued":{"date-parts":[["2014"]]}}}],"schema":"https://github.com/citation-style-language/schema/raw/master/csl-citation.json"} </w:instrText>
      </w:r>
      <w:r>
        <w:rPr>
          <w:sz w:val="24"/>
          <w:szCs w:val="24"/>
        </w:rPr>
        <w:fldChar w:fldCharType="separate"/>
      </w:r>
      <w:r w:rsidR="000F5AFD" w:rsidRPr="000F5AFD">
        <w:rPr>
          <w:sz w:val="24"/>
        </w:rPr>
        <w:t>(Coetzer et al. 2014)</w:t>
      </w:r>
      <w:r>
        <w:rPr>
          <w:sz w:val="24"/>
          <w:szCs w:val="24"/>
        </w:rPr>
        <w:fldChar w:fldCharType="end"/>
      </w:r>
      <w:r w:rsidRPr="00B124D4">
        <w:rPr>
          <w:sz w:val="24"/>
          <w:szCs w:val="24"/>
        </w:rPr>
        <w:t xml:space="preserve">.  For each country, we used a mean of annual averages of all six measures </w:t>
      </w:r>
      <w:r>
        <w:rPr>
          <w:sz w:val="24"/>
          <w:szCs w:val="24"/>
        </w:rPr>
        <w:fldChar w:fldCharType="begin"/>
      </w:r>
      <w:r w:rsidR="00227070">
        <w:rPr>
          <w:sz w:val="24"/>
          <w:szCs w:val="24"/>
        </w:rPr>
        <w:instrText xml:space="preserve"> ADDIN ZOTERO_ITEM CSL_CITATION {"citationID":"yOLCAGsX","properties":{"formattedCitation":"(Baynham-Herd et al. 2018)","plainCitation":"(Baynham-Herd et al. 2018)","noteIndex":0},"citationItems":[{"id":786,"uris":["http://zotero.org/users/878981/items/PI9T6SWC"],"itemData":{"id":786,"type":"article-journal","container-title":"Environmental Conservation","issue":"4","note":"publisher: Cambridge University Press","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Pr>
          <w:sz w:val="24"/>
          <w:szCs w:val="24"/>
        </w:rPr>
        <w:fldChar w:fldCharType="separate"/>
      </w:r>
      <w:r w:rsidR="000F5AFD" w:rsidRPr="000F5AFD">
        <w:rPr>
          <w:sz w:val="24"/>
        </w:rPr>
        <w:t>(Baynham-Herd et al. 2018)</w:t>
      </w:r>
      <w:r>
        <w:rPr>
          <w:sz w:val="24"/>
          <w:szCs w:val="24"/>
        </w:rPr>
        <w:fldChar w:fldCharType="end"/>
      </w:r>
      <w:r w:rsidRPr="00B124D4">
        <w:rPr>
          <w:sz w:val="24"/>
          <w:szCs w:val="24"/>
        </w:rPr>
        <w:t xml:space="preserve"> (Fig</w:t>
      </w:r>
      <w:r>
        <w:rPr>
          <w:sz w:val="24"/>
          <w:szCs w:val="24"/>
        </w:rPr>
        <w:t>ure</w:t>
      </w:r>
      <w:r w:rsidRPr="00B124D4">
        <w:rPr>
          <w:sz w:val="24"/>
          <w:szCs w:val="24"/>
        </w:rPr>
        <w:t xml:space="preserve"> </w:t>
      </w:r>
      <w:r w:rsidR="00C96048">
        <w:rPr>
          <w:sz w:val="24"/>
          <w:szCs w:val="24"/>
        </w:rPr>
        <w:t>S</w:t>
      </w:r>
      <w:r w:rsidRPr="00B124D4">
        <w:rPr>
          <w:sz w:val="24"/>
          <w:szCs w:val="24"/>
        </w:rPr>
        <w:t>1).</w:t>
      </w:r>
    </w:p>
    <w:p w14:paraId="387FAE98" w14:textId="77777777" w:rsidR="00C97210" w:rsidRPr="00B124D4" w:rsidRDefault="00C97210" w:rsidP="002E3D5D">
      <w:pPr>
        <w:spacing w:line="480" w:lineRule="auto"/>
        <w:rPr>
          <w:sz w:val="24"/>
          <w:szCs w:val="24"/>
        </w:rPr>
      </w:pPr>
    </w:p>
    <w:p w14:paraId="0B767A61" w14:textId="77777777" w:rsidR="00303099" w:rsidRPr="00B124D4" w:rsidRDefault="00303099" w:rsidP="002E3D5D">
      <w:pPr>
        <w:spacing w:line="480" w:lineRule="auto"/>
        <w:rPr>
          <w:sz w:val="24"/>
          <w:szCs w:val="24"/>
          <w:u w:val="single"/>
        </w:rPr>
      </w:pPr>
      <w:r w:rsidRPr="00B124D4">
        <w:rPr>
          <w:sz w:val="24"/>
          <w:szCs w:val="24"/>
          <w:u w:val="single"/>
        </w:rPr>
        <w:t>Land use risk</w:t>
      </w:r>
    </w:p>
    <w:p w14:paraId="5B418532" w14:textId="35321DC7" w:rsidR="00303099" w:rsidRDefault="00303099" w:rsidP="002E3D5D">
      <w:pPr>
        <w:spacing w:line="480" w:lineRule="auto"/>
        <w:ind w:firstLine="720"/>
        <w:rPr>
          <w:sz w:val="24"/>
          <w:szCs w:val="24"/>
        </w:rPr>
      </w:pPr>
      <w:r w:rsidRPr="00B124D4">
        <w:rPr>
          <w:sz w:val="24"/>
          <w:szCs w:val="24"/>
        </w:rPr>
        <w:lastRenderedPageBreak/>
        <w:t xml:space="preserve">We used a global land systems map produced by </w:t>
      </w:r>
      <w:r>
        <w:rPr>
          <w:sz w:val="24"/>
          <w:szCs w:val="24"/>
        </w:rPr>
        <w:fldChar w:fldCharType="begin"/>
      </w:r>
      <w:r w:rsidR="00761CDC">
        <w:rPr>
          <w:sz w:val="24"/>
          <w:szCs w:val="24"/>
        </w:rPr>
        <w:instrText xml:space="preserve"> ADDIN ZOTERO_ITEM CSL_CITATION {"citationID":"kGx6Tj9L","properties":{"formattedCitation":"(Kehoe et al. 2017)","plainCitation":"(Kehoe et al. 2017)","dontUpdate":true,"noteIndex":0},"citationItems":[{"id":813,"uris":["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sz w:val="24"/>
          <w:szCs w:val="24"/>
        </w:rPr>
        <w:fldChar w:fldCharType="separate"/>
      </w:r>
      <w:r w:rsidR="00227070" w:rsidRPr="00227070">
        <w:rPr>
          <w:sz w:val="24"/>
        </w:rPr>
        <w:t xml:space="preserve">Kehoe et al. </w:t>
      </w:r>
      <w:r w:rsidR="00EA1A8D">
        <w:rPr>
          <w:sz w:val="24"/>
        </w:rPr>
        <w:t>(</w:t>
      </w:r>
      <w:r w:rsidR="00227070" w:rsidRPr="00227070">
        <w:rPr>
          <w:sz w:val="24"/>
        </w:rPr>
        <w:t>2017</w:t>
      </w:r>
      <w:r>
        <w:rPr>
          <w:sz w:val="24"/>
          <w:szCs w:val="24"/>
        </w:rPr>
        <w:fldChar w:fldCharType="end"/>
      </w:r>
      <w:r w:rsidR="00EA1A8D">
        <w:rPr>
          <w:sz w:val="24"/>
          <w:szCs w:val="24"/>
        </w:rPr>
        <w:t>)</w:t>
      </w:r>
      <w:r w:rsidRPr="00B124D4">
        <w:rPr>
          <w:sz w:val="24"/>
          <w:szCs w:val="24"/>
        </w:rPr>
        <w:t xml:space="preserve"> to incorporate the risk of land</w:t>
      </w:r>
      <w:r w:rsidR="004163AF">
        <w:rPr>
          <w:sz w:val="24"/>
          <w:szCs w:val="24"/>
        </w:rPr>
        <w:t>-</w:t>
      </w:r>
      <w:r w:rsidRPr="00B124D4">
        <w:rPr>
          <w:sz w:val="24"/>
          <w:szCs w:val="24"/>
        </w:rPr>
        <w:t xml:space="preserve">use change. This map is based on a global land systems map for the year 2000 </w:t>
      </w:r>
      <w:r>
        <w:rPr>
          <w:sz w:val="24"/>
          <w:szCs w:val="24"/>
        </w:rPr>
        <w:fldChar w:fldCharType="begin"/>
      </w:r>
      <w:r w:rsidR="00227070">
        <w:rPr>
          <w:sz w:val="24"/>
          <w:szCs w:val="24"/>
        </w:rPr>
        <w:instrText xml:space="preserve"> ADDIN ZOTERO_ITEM CSL_CITATION {"citationID":"1T53MCGO","properties":{"formattedCitation":"(Asselen &amp; Verburg 2012)","plainCitation":"(Asselen &amp; Verburg 2012)","noteIndex":0},"citationItems":[{"id":812,"uris":["http://zotero.org/users/878981/items/M7N9GLJK"],"itemData":{"id":812,"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Pr>
          <w:sz w:val="24"/>
          <w:szCs w:val="24"/>
        </w:rPr>
        <w:fldChar w:fldCharType="separate"/>
      </w:r>
      <w:r w:rsidR="000F5AFD" w:rsidRPr="000F5AFD">
        <w:rPr>
          <w:sz w:val="24"/>
        </w:rPr>
        <w:t>(Asselen &amp; Verburg 2012)</w:t>
      </w:r>
      <w:r>
        <w:rPr>
          <w:sz w:val="24"/>
          <w:szCs w:val="24"/>
        </w:rPr>
        <w:fldChar w:fldCharType="end"/>
      </w:r>
      <w:r w:rsidRPr="00B124D4">
        <w:rPr>
          <w:sz w:val="24"/>
          <w:szCs w:val="24"/>
        </w:rPr>
        <w:t xml:space="preserve"> at a 9.25 km</w:t>
      </w:r>
      <w:r w:rsidRPr="00B124D4">
        <w:rPr>
          <w:sz w:val="24"/>
          <w:szCs w:val="24"/>
          <w:vertAlign w:val="superscript"/>
        </w:rPr>
        <w:t>2</w:t>
      </w:r>
      <w:r w:rsidRPr="00B124D4">
        <w:rPr>
          <w:sz w:val="24"/>
          <w:szCs w:val="24"/>
        </w:rPr>
        <w:t xml:space="preserve"> spatial resolution but is refined based on recent land-cover and land</w:t>
      </w:r>
      <w:r w:rsidR="004163AF">
        <w:rPr>
          <w:sz w:val="24"/>
          <w:szCs w:val="24"/>
        </w:rPr>
        <w:t>-</w:t>
      </w:r>
      <w:r w:rsidRPr="00B124D4">
        <w:rPr>
          <w:sz w:val="24"/>
          <w:szCs w:val="24"/>
        </w:rPr>
        <w:t>use datasets to a spatial resolution of 1 km</w:t>
      </w:r>
      <w:r w:rsidRPr="00B124D4">
        <w:rPr>
          <w:sz w:val="24"/>
          <w:szCs w:val="24"/>
          <w:vertAlign w:val="superscript"/>
        </w:rPr>
        <w:t>2</w:t>
      </w:r>
      <w:r w:rsidRPr="00B124D4">
        <w:rPr>
          <w:sz w:val="24"/>
          <w:szCs w:val="24"/>
        </w:rPr>
        <w:t xml:space="preserve">. </w:t>
      </w:r>
      <w:r>
        <w:rPr>
          <w:sz w:val="24"/>
          <w:szCs w:val="24"/>
        </w:rPr>
        <w:fldChar w:fldCharType="begin"/>
      </w:r>
      <w:r w:rsidR="00761CDC">
        <w:rPr>
          <w:sz w:val="24"/>
          <w:szCs w:val="24"/>
        </w:rPr>
        <w:instrText xml:space="preserve"> ADDIN ZOTERO_ITEM CSL_CITATION {"citationID":"QGxaF5hZ","properties":{"formattedCitation":"(Kehoe et al. 2017)","plainCitation":"(Kehoe et al. 2017)","dontUpdate":true,"noteIndex":0},"citationItems":[{"id":813,"uris":["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sz w:val="24"/>
          <w:szCs w:val="24"/>
        </w:rPr>
        <w:fldChar w:fldCharType="separate"/>
      </w:r>
      <w:r w:rsidR="00227070" w:rsidRPr="00227070">
        <w:rPr>
          <w:sz w:val="24"/>
        </w:rPr>
        <w:t xml:space="preserve">Kehoe et al. </w:t>
      </w:r>
      <w:r w:rsidR="009828B7">
        <w:rPr>
          <w:sz w:val="24"/>
        </w:rPr>
        <w:t>(</w:t>
      </w:r>
      <w:r w:rsidR="00227070" w:rsidRPr="00227070">
        <w:rPr>
          <w:sz w:val="24"/>
        </w:rPr>
        <w:t>2017</w:t>
      </w:r>
      <w:r>
        <w:rPr>
          <w:sz w:val="24"/>
          <w:szCs w:val="24"/>
        </w:rPr>
        <w:fldChar w:fldCharType="end"/>
      </w:r>
      <w:r w:rsidR="009828B7">
        <w:rPr>
          <w:sz w:val="24"/>
          <w:szCs w:val="24"/>
        </w:rPr>
        <w:t>)</w:t>
      </w:r>
      <w:r w:rsidRPr="00B124D4">
        <w:rPr>
          <w:sz w:val="24"/>
          <w:szCs w:val="24"/>
        </w:rPr>
        <w:t xml:space="preserve"> further estimated the impact of land use and land use intensity on biodiversity, with data originating from the PREDICTS project</w:t>
      </w:r>
      <w:r>
        <w:rPr>
          <w:sz w:val="24"/>
          <w:szCs w:val="24"/>
        </w:rPr>
        <w:t xml:space="preserve"> </w:t>
      </w:r>
      <w:r>
        <w:rPr>
          <w:sz w:val="24"/>
          <w:szCs w:val="24"/>
        </w:rPr>
        <w:fldChar w:fldCharType="begin"/>
      </w:r>
      <w:r w:rsidR="00227070">
        <w:rPr>
          <w:sz w:val="24"/>
          <w:szCs w:val="24"/>
        </w:rPr>
        <w:instrText xml:space="preserve"> ADDIN ZOTERO_ITEM CSL_CITATION {"citationID":"ONtmRtqO","properties":{"formattedCitation":"(Hudson et al. 2014)","plainCitation":"(Hudson et al. 2014)","noteIndex":0},"citationItems":[{"id":924,"uris":["http://zotero.org/users/878981/items/W34RX56P"],"itemData":{"id":924,"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Pr>
          <w:sz w:val="24"/>
          <w:szCs w:val="24"/>
        </w:rPr>
        <w:fldChar w:fldCharType="separate"/>
      </w:r>
      <w:r w:rsidR="000F5AFD" w:rsidRPr="000F5AFD">
        <w:rPr>
          <w:sz w:val="24"/>
        </w:rPr>
        <w:t>(Hudson et al. 2014)</w:t>
      </w:r>
      <w:r>
        <w:rPr>
          <w:sz w:val="24"/>
          <w:szCs w:val="24"/>
        </w:rPr>
        <w:fldChar w:fldCharType="end"/>
      </w:r>
      <w:r w:rsidRPr="002256EF">
        <w:rPr>
          <w:sz w:val="24"/>
          <w:szCs w:val="24"/>
        </w:rPr>
        <w:t>.</w:t>
      </w:r>
      <w:r w:rsidRPr="00B124D4">
        <w:rPr>
          <w:sz w:val="24"/>
          <w:szCs w:val="24"/>
        </w:rPr>
        <w:t xml:space="preserve"> They first matched their land-systems classes to varying intensity levels for each land use type (for detailed conversion table, see </w:t>
      </w:r>
      <w:r>
        <w:rPr>
          <w:sz w:val="24"/>
          <w:szCs w:val="24"/>
        </w:rPr>
        <w:fldChar w:fldCharType="begin"/>
      </w:r>
      <w:r w:rsidR="00761CDC">
        <w:rPr>
          <w:sz w:val="24"/>
          <w:szCs w:val="24"/>
        </w:rPr>
        <w:instrText xml:space="preserve"> ADDIN ZOTERO_ITEM CSL_CITATION {"citationID":"4lEkWIOB","properties":{"formattedCitation":"(Asselen &amp; Verburg 2012)","plainCitation":"(Asselen &amp; Verburg 2012)","dontUpdate":true,"noteIndex":0},"citationItems":[{"id":812,"uris":["http://zotero.org/users/878981/items/M7N9GLJK"],"itemData":{"id":812,"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Pr>
          <w:sz w:val="24"/>
          <w:szCs w:val="24"/>
        </w:rPr>
        <w:fldChar w:fldCharType="separate"/>
      </w:r>
      <w:r w:rsidR="00227070" w:rsidRPr="00227070">
        <w:rPr>
          <w:sz w:val="24"/>
        </w:rPr>
        <w:t>Asselen &amp; Verburg 2012)</w:t>
      </w:r>
      <w:r>
        <w:rPr>
          <w:sz w:val="24"/>
          <w:szCs w:val="24"/>
        </w:rPr>
        <w:fldChar w:fldCharType="end"/>
      </w:r>
      <w:r w:rsidRPr="00B124D4">
        <w:rPr>
          <w:sz w:val="24"/>
          <w:szCs w:val="24"/>
        </w:rPr>
        <w:t>. This allowed</w:t>
      </w:r>
      <w:r>
        <w:rPr>
          <w:sz w:val="24"/>
          <w:szCs w:val="24"/>
        </w:rPr>
        <w:t xml:space="preserve"> </w:t>
      </w:r>
      <w:r>
        <w:rPr>
          <w:sz w:val="24"/>
          <w:szCs w:val="24"/>
        </w:rPr>
        <w:fldChar w:fldCharType="begin"/>
      </w:r>
      <w:r w:rsidR="00761CDC">
        <w:rPr>
          <w:sz w:val="24"/>
          <w:szCs w:val="24"/>
        </w:rPr>
        <w:instrText xml:space="preserve"> ADDIN ZOTERO_ITEM CSL_CITATION {"citationID":"Iqry4bWt","properties":{"formattedCitation":"(Kehoe et al. 2017)","plainCitation":"(Kehoe et al. 2017)","dontUpdate":true,"noteIndex":0},"citationItems":[{"id":813,"uris":["http://zotero.org/users/878981/items/FH46N624"],"itemData":{"id":813,"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sz w:val="24"/>
          <w:szCs w:val="24"/>
        </w:rPr>
        <w:fldChar w:fldCharType="separate"/>
      </w:r>
      <w:r w:rsidR="00227070" w:rsidRPr="00227070">
        <w:rPr>
          <w:sz w:val="24"/>
        </w:rPr>
        <w:t xml:space="preserve">Kehoe et al. </w:t>
      </w:r>
      <w:r w:rsidR="00B54825">
        <w:rPr>
          <w:sz w:val="24"/>
        </w:rPr>
        <w:t>(</w:t>
      </w:r>
      <w:r w:rsidR="00227070" w:rsidRPr="00227070">
        <w:rPr>
          <w:sz w:val="24"/>
        </w:rPr>
        <w:t>2017)</w:t>
      </w:r>
      <w:r>
        <w:rPr>
          <w:sz w:val="24"/>
          <w:szCs w:val="24"/>
        </w:rPr>
        <w:fldChar w:fldCharType="end"/>
      </w:r>
      <w:r w:rsidRPr="00B124D4">
        <w:rPr>
          <w:sz w:val="24"/>
          <w:szCs w:val="24"/>
        </w:rPr>
        <w:t xml:space="preserve"> to calculate average biodiversity loss per land system (relative to an unimpacted baseline) by taking the mean model estimates of biodiversity loss per land use intensity class from previous work </w:t>
      </w:r>
      <w:r>
        <w:rPr>
          <w:sz w:val="24"/>
          <w:szCs w:val="24"/>
        </w:rPr>
        <w:fldChar w:fldCharType="begin"/>
      </w:r>
      <w:r w:rsidR="00227070">
        <w:rPr>
          <w:sz w:val="24"/>
          <w:szCs w:val="24"/>
        </w:rPr>
        <w:instrText xml:space="preserve"> ADDIN ZOTERO_ITEM CSL_CITATION {"citationID":"MbUPjLvl","properties":{"formattedCitation":"(Hudson et al. 2014)","plainCitation":"(Hudson et al. 2014)","noteIndex":0},"citationItems":[{"id":924,"uris":["http://zotero.org/users/878981/items/W34RX56P"],"itemData":{"id":924,"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Pr>
          <w:sz w:val="24"/>
          <w:szCs w:val="24"/>
        </w:rPr>
        <w:fldChar w:fldCharType="separate"/>
      </w:r>
      <w:r w:rsidR="000F5AFD" w:rsidRPr="000F5AFD">
        <w:rPr>
          <w:sz w:val="24"/>
        </w:rPr>
        <w:t>(Hudson et al. 2014)</w:t>
      </w:r>
      <w:r>
        <w:rPr>
          <w:sz w:val="24"/>
          <w:szCs w:val="24"/>
        </w:rPr>
        <w:fldChar w:fldCharType="end"/>
      </w:r>
      <w:r w:rsidRPr="00B124D4">
        <w:rPr>
          <w:sz w:val="24"/>
          <w:szCs w:val="24"/>
        </w:rPr>
        <w:t xml:space="preserve">. The result gives average relative biodiversity gain or loss per land-system class. Here, we used their modelled mean estimates (following </w:t>
      </w:r>
      <w:r>
        <w:rPr>
          <w:sz w:val="24"/>
          <w:szCs w:val="24"/>
        </w:rPr>
        <w:fldChar w:fldCharType="begin"/>
      </w:r>
      <w:r w:rsidR="00761CDC">
        <w:rPr>
          <w:sz w:val="24"/>
          <w:szCs w:val="24"/>
        </w:rPr>
        <w:instrText xml:space="preserve"> ADDIN ZOTERO_ITEM CSL_CITATION {"citationID":"0s6x4ngd","properties":{"formattedCitation":"(Newbold et al. 2015)","plainCitation":"(Newbold et al. 2015)","dontUpdate":true,"noteIndex":0},"citationItems":[{"id":811,"uris":["http://zotero.org/users/878981/items/3U9VHLJ8"],"itemData":{"id":811,"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Pr>
          <w:sz w:val="24"/>
          <w:szCs w:val="24"/>
        </w:rPr>
        <w:fldChar w:fldCharType="separate"/>
      </w:r>
      <w:r w:rsidR="00227070" w:rsidRPr="00227070">
        <w:rPr>
          <w:sz w:val="24"/>
        </w:rPr>
        <w:t xml:space="preserve">Newbold et al. </w:t>
      </w:r>
      <w:r w:rsidR="00121C37">
        <w:rPr>
          <w:sz w:val="24"/>
        </w:rPr>
        <w:t>(</w:t>
      </w:r>
      <w:r w:rsidR="00227070" w:rsidRPr="00227070">
        <w:rPr>
          <w:sz w:val="24"/>
        </w:rPr>
        <w:t>2015)</w:t>
      </w:r>
      <w:r>
        <w:rPr>
          <w:sz w:val="24"/>
          <w:szCs w:val="24"/>
        </w:rPr>
        <w:fldChar w:fldCharType="end"/>
      </w:r>
      <w:r w:rsidRPr="00B124D4">
        <w:rPr>
          <w:sz w:val="24"/>
          <w:szCs w:val="24"/>
        </w:rPr>
        <w:t>) of relative percent biodiversity change for each land-system class for species abundance as a measure of the land use pressure (Fig</w:t>
      </w:r>
      <w:r>
        <w:rPr>
          <w:sz w:val="24"/>
          <w:szCs w:val="24"/>
        </w:rPr>
        <w:t>ure</w:t>
      </w:r>
      <w:r w:rsidRPr="00B124D4">
        <w:rPr>
          <w:sz w:val="24"/>
          <w:szCs w:val="24"/>
        </w:rPr>
        <w:t xml:space="preserve"> </w:t>
      </w:r>
      <w:r w:rsidR="00C96048">
        <w:rPr>
          <w:sz w:val="24"/>
          <w:szCs w:val="24"/>
        </w:rPr>
        <w:t>S</w:t>
      </w:r>
      <w:r w:rsidRPr="00B124D4">
        <w:rPr>
          <w:sz w:val="24"/>
          <w:szCs w:val="24"/>
        </w:rPr>
        <w:t>2).</w:t>
      </w:r>
    </w:p>
    <w:p w14:paraId="57FD9E76" w14:textId="77777777" w:rsidR="0043506E" w:rsidRPr="00B124D4" w:rsidRDefault="0043506E" w:rsidP="002E3D5D">
      <w:pPr>
        <w:spacing w:line="480" w:lineRule="auto"/>
        <w:rPr>
          <w:sz w:val="24"/>
          <w:szCs w:val="24"/>
        </w:rPr>
      </w:pPr>
    </w:p>
    <w:p w14:paraId="7B9FC493" w14:textId="77777777" w:rsidR="00303099" w:rsidRPr="00B124D4" w:rsidRDefault="00303099" w:rsidP="002E3D5D">
      <w:pPr>
        <w:spacing w:line="480" w:lineRule="auto"/>
        <w:rPr>
          <w:sz w:val="24"/>
          <w:szCs w:val="24"/>
          <w:u w:val="single"/>
        </w:rPr>
      </w:pPr>
      <w:r w:rsidRPr="00B124D4">
        <w:rPr>
          <w:sz w:val="24"/>
          <w:szCs w:val="24"/>
          <w:u w:val="single"/>
        </w:rPr>
        <w:t>Climate risk</w:t>
      </w:r>
    </w:p>
    <w:p w14:paraId="3B452D72" w14:textId="161F6CE5" w:rsidR="00303099" w:rsidRPr="00B124D4" w:rsidRDefault="00303099" w:rsidP="002E3D5D">
      <w:pPr>
        <w:spacing w:line="480" w:lineRule="auto"/>
        <w:ind w:firstLine="720"/>
        <w:rPr>
          <w:sz w:val="24"/>
          <w:szCs w:val="24"/>
        </w:rPr>
      </w:pPr>
      <w:r>
        <w:rPr>
          <w:sz w:val="24"/>
          <w:szCs w:val="24"/>
        </w:rPr>
        <w:t>We used, v</w:t>
      </w:r>
      <w:r w:rsidRPr="00B124D4">
        <w:rPr>
          <w:sz w:val="24"/>
          <w:szCs w:val="24"/>
        </w:rPr>
        <w:t>elocity of climate change</w:t>
      </w:r>
      <w:r>
        <w:rPr>
          <w:sz w:val="24"/>
          <w:szCs w:val="24"/>
        </w:rPr>
        <w:t>, which is</w:t>
      </w:r>
      <w:r w:rsidRPr="00B124D4">
        <w:rPr>
          <w:sz w:val="24"/>
          <w:szCs w:val="24"/>
        </w:rPr>
        <w:t xml:space="preserve"> an instantaneous measurement of how projected temperature increases translate to horizontal </w:t>
      </w:r>
      <w:r w:rsidR="008E7670">
        <w:rPr>
          <w:sz w:val="24"/>
          <w:szCs w:val="24"/>
        </w:rPr>
        <w:t xml:space="preserve">climate </w:t>
      </w:r>
      <w:r w:rsidRPr="00B124D4">
        <w:rPr>
          <w:sz w:val="24"/>
          <w:szCs w:val="24"/>
        </w:rPr>
        <w:t xml:space="preserve">velocity on the landscape </w:t>
      </w:r>
      <w:r>
        <w:rPr>
          <w:sz w:val="24"/>
          <w:szCs w:val="24"/>
        </w:rPr>
        <w:fldChar w:fldCharType="begin"/>
      </w:r>
      <w:r w:rsidR="00227070">
        <w:rPr>
          <w:sz w:val="24"/>
          <w:szCs w:val="24"/>
        </w:rPr>
        <w:instrText xml:space="preserve"> ADDIN ZOTERO_ITEM CSL_CITATION {"citationID":"M4fOaf4G","properties":{"formattedCitation":"(Loarie et al. 2009)","plainCitation":"(Loarie et al. 2009)","noteIndex":0},"citationItems":[{"id":2930,"uris":["http://zotero.org/users/878981/items/BSA7L8I7"],"itemData":{"id":2930,"type":"article-journal","abstract":"In the event of climate change, species have to move if they are to remain in an area with the same average temperature: their chances of survival therefore depend on the ability to keep pace with a moving climate as well as on the extent of change in temperature and other climate factors. To put this pressure on species into context, a novel index designed to quantify climate change in the coming century has been developed. Its value gives the local velocity along the Earth's surface needed to maintain constant temperatures, and is derived from temperature gradients scaled by distance (°C per km) and time (°C per year). The index provides a quantitative view of the role of topography in buffering climate change as it would affect plants and animals: on the IPCC's A1B emission scenario the index has a global mean of 0.42 km per year, compared to extremes of 0.08 and 1.26 km per year for mountains forest biomes and flooded grasslands, respectively. Climate change velocity, it turns out, is large relative to species migration speeds and the sizes of protected habitats. The data suggest that, in some ecosystems, helping species to relocate more rapidly via habitat corridors or new reserves could be an important contribution to conservation.","container-title":"Nature","DOI":"10.1038/nature08649","ISSN":"1476-4687","issue":"7276","language":"en","note":"Bandiera_abtest: a\nCg_type: Nature Research Journals\nnumber: 7276\nPrimary_atype: Research\npublisher: Nature Publishing Group","page":"1052-1055","source":"www.nature.com","title":"The velocity of climate change","volume":"462","author":[{"family":"Loarie","given":"Scott R."},{"family":"Duffy","given":"Philip B."},{"family":"Hamilton","given":"Healy"},{"family":"Asner","given":"Gregory P."},{"family":"Field","given":"Christopher B."},{"family":"Ackerly","given":"David D."}],"issued":{"date-parts":[["2009",12]]}}}],"schema":"https://github.com/citation-style-language/schema/raw/master/csl-citation.json"} </w:instrText>
      </w:r>
      <w:r>
        <w:rPr>
          <w:sz w:val="24"/>
          <w:szCs w:val="24"/>
        </w:rPr>
        <w:fldChar w:fldCharType="separate"/>
      </w:r>
      <w:r w:rsidR="000F5AFD" w:rsidRPr="000F5AFD">
        <w:rPr>
          <w:sz w:val="24"/>
        </w:rPr>
        <w:t>(Loarie et al. 2009)</w:t>
      </w:r>
      <w:r>
        <w:rPr>
          <w:sz w:val="24"/>
          <w:szCs w:val="24"/>
        </w:rPr>
        <w:fldChar w:fldCharType="end"/>
      </w:r>
      <w:r w:rsidRPr="00B124D4">
        <w:rPr>
          <w:sz w:val="24"/>
          <w:szCs w:val="24"/>
        </w:rPr>
        <w:t xml:space="preserve">. It is an integration of both the rate of change in average climate and landscape properties that govern how bands of similar temperature redistribute spatially as climate changes. For example, in a region with high topographic diversity, a species may be able to track its climatic niche through relatively small dispersal distances (e.g. 10s or 100s of meters) upslope or downslope. By contrast, keeping pace with preferred climate under the same magnitude of temperature rise in the plains may require much larger dispersal distances – 100s or 1000s of kilometers. Velocity of future temperature change used here follows the method of </w:t>
      </w:r>
      <w:r>
        <w:rPr>
          <w:sz w:val="24"/>
          <w:szCs w:val="24"/>
        </w:rPr>
        <w:fldChar w:fldCharType="begin"/>
      </w:r>
      <w:r w:rsidR="00761CDC">
        <w:rPr>
          <w:sz w:val="24"/>
          <w:szCs w:val="24"/>
        </w:rPr>
        <w:instrText xml:space="preserve"> ADDIN ZOTERO_ITEM CSL_CITATION {"citationID":"F04fXZNg","properties":{"formattedCitation":"(Loarie et al. 2009)","plainCitation":"(Loarie et al. 2009)","dontUpdate":true,"noteIndex":0},"citationItems":[{"id":2930,"uris":["http://zotero.org/users/878981/items/BSA7L8I7"],"itemData":{"id":2930,"type":"article-journal","abstract":"In the event of climate change, species have to move if they are to remain in an area with the same average temperature: their chances of survival therefore depend on the ability to keep pace with a moving climate as well as on the extent of change in temperature and other climate factors. To put this pressure on species into context, a novel index designed to quantify climate change in the coming century has been developed. Its value gives the local velocity along the Earth's surface needed to maintain constant temperatures, and is derived from temperature gradients scaled by distance (°C per km) and time (°C per year). The index provides a quantitative view of the role of topography in buffering climate change as it would affect plants and animals: on the IPCC's A1B emission scenario the index has a global mean of 0.42 km per year, compared to extremes of 0.08 and 1.26 km per year for mountains forest biomes and flooded grasslands, respectively. Climate change velocity, it turns out, is large relative to species migration speeds and the sizes of protected habitats. The data suggest that, in some ecosystems, helping species to relocate more rapidly via habitat corridors or new reserves could be an important contribution to conservation.","container-title":"Nature","DOI":"10.1038/nature08649","ISSN":"1476-4687","issue":"7276","language":"en","note":"Bandiera_abtest: a\nCg_type: Nature Research Journals\nnumber: 7276\nPrimary_atype: Research\npublisher: Nature Publishing Group","page":"1052-1055","source":"www.nature.com","title":"The velocity of climate change","volume":"462","author":[{"family":"Loarie","given":"Scott R."},{"family":"Duffy","given":"Philip B."},{"family":"Hamilton","given":"Healy"},{"family":"Asner","given":"Gregory P."},{"family":"Field","given":"Christopher B."},{"family":"Ackerly","given":"David D."}],"issued":{"date-parts":[["2009",12]]}}}],"schema":"https://github.com/citation-style-language/schema/raw/master/csl-citation.json"} </w:instrText>
      </w:r>
      <w:r>
        <w:rPr>
          <w:sz w:val="24"/>
          <w:szCs w:val="24"/>
        </w:rPr>
        <w:fldChar w:fldCharType="separate"/>
      </w:r>
      <w:r w:rsidR="00227070" w:rsidRPr="00227070">
        <w:rPr>
          <w:sz w:val="24"/>
        </w:rPr>
        <w:t xml:space="preserve">Loarie et al. </w:t>
      </w:r>
      <w:r w:rsidR="00410A01">
        <w:rPr>
          <w:sz w:val="24"/>
        </w:rPr>
        <w:lastRenderedPageBreak/>
        <w:t>(</w:t>
      </w:r>
      <w:r w:rsidR="00227070" w:rsidRPr="00227070">
        <w:rPr>
          <w:sz w:val="24"/>
        </w:rPr>
        <w:t>2009)</w:t>
      </w:r>
      <w:r>
        <w:rPr>
          <w:sz w:val="24"/>
          <w:szCs w:val="24"/>
        </w:rPr>
        <w:fldChar w:fldCharType="end"/>
      </w:r>
      <w:r w:rsidR="00EA2F8E">
        <w:rPr>
          <w:sz w:val="24"/>
          <w:szCs w:val="24"/>
        </w:rPr>
        <w:t>,</w:t>
      </w:r>
      <w:r w:rsidRPr="00B124D4">
        <w:rPr>
          <w:sz w:val="24"/>
          <w:szCs w:val="24"/>
        </w:rPr>
        <w:t xml:space="preserve"> and is essentially the ratio of the projected temporal rate of change (C/year) to the spatial rate of change (C/km). </w:t>
      </w:r>
      <w:bookmarkStart w:id="0" w:name="_Hlk82783034"/>
      <w:r w:rsidRPr="00B124D4">
        <w:rPr>
          <w:sz w:val="24"/>
          <w:szCs w:val="24"/>
        </w:rPr>
        <w:t xml:space="preserve">Projected temporal rate of change </w:t>
      </w:r>
      <w:r>
        <w:rPr>
          <w:sz w:val="24"/>
          <w:szCs w:val="24"/>
        </w:rPr>
        <w:t>wa</w:t>
      </w:r>
      <w:r w:rsidRPr="00B124D4">
        <w:rPr>
          <w:sz w:val="24"/>
          <w:szCs w:val="24"/>
        </w:rPr>
        <w:t xml:space="preserve">s based on the </w:t>
      </w:r>
      <w:r w:rsidR="00EA2F8E" w:rsidRPr="00B124D4">
        <w:rPr>
          <w:sz w:val="24"/>
          <w:szCs w:val="24"/>
        </w:rPr>
        <w:t>20-year</w:t>
      </w:r>
      <w:r w:rsidRPr="00B124D4">
        <w:rPr>
          <w:sz w:val="24"/>
          <w:szCs w:val="24"/>
        </w:rPr>
        <w:t xml:space="preserve"> mean (2040-2060) projection for mean annual temperature from the HadGEM2-ES model (CMIP5) and the baseline (1960-1990) temperature available from Worldclim v1.4. </w:t>
      </w:r>
      <w:bookmarkEnd w:id="0"/>
      <w:r w:rsidRPr="00B124D4">
        <w:rPr>
          <w:sz w:val="24"/>
          <w:szCs w:val="24"/>
        </w:rPr>
        <w:t>Spatial rate of change was derived from 30 arc second elevation data and calculated with the ‘terrain’ function from the R ‘raster’ package.</w:t>
      </w:r>
    </w:p>
    <w:p w14:paraId="67ED3392" w14:textId="619B8DAE" w:rsidR="00303099" w:rsidRDefault="00303099" w:rsidP="002E3D5D">
      <w:pPr>
        <w:spacing w:line="480" w:lineRule="auto"/>
        <w:ind w:firstLine="720"/>
        <w:rPr>
          <w:sz w:val="24"/>
          <w:szCs w:val="24"/>
        </w:rPr>
      </w:pPr>
      <w:r w:rsidRPr="00B124D4">
        <w:rPr>
          <w:sz w:val="24"/>
          <w:szCs w:val="24"/>
        </w:rPr>
        <w:t xml:space="preserve">We also explored an alternative measure of climate risk: exposure to extreme events. </w:t>
      </w:r>
      <w:r>
        <w:rPr>
          <w:sz w:val="24"/>
          <w:szCs w:val="24"/>
        </w:rPr>
        <w:t>Detailed methods and results for this alternative measure are provided in the online Supporting Information.</w:t>
      </w:r>
    </w:p>
    <w:p w14:paraId="27973663" w14:textId="77777777" w:rsidR="00EC12F8" w:rsidRPr="00B124D4" w:rsidRDefault="00EC12F8" w:rsidP="002E3D5D">
      <w:pPr>
        <w:spacing w:line="480" w:lineRule="auto"/>
        <w:rPr>
          <w:sz w:val="24"/>
          <w:szCs w:val="24"/>
        </w:rPr>
      </w:pPr>
    </w:p>
    <w:p w14:paraId="11E05AFB" w14:textId="77777777" w:rsidR="00303099" w:rsidRPr="00B124D4" w:rsidRDefault="00303099" w:rsidP="002E3D5D">
      <w:pPr>
        <w:spacing w:line="480" w:lineRule="auto"/>
        <w:rPr>
          <w:sz w:val="24"/>
          <w:szCs w:val="24"/>
          <w:u w:val="single"/>
        </w:rPr>
      </w:pPr>
      <w:bookmarkStart w:id="1" w:name="_Hlk90976977"/>
      <w:r w:rsidRPr="00B124D4">
        <w:rPr>
          <w:sz w:val="24"/>
          <w:szCs w:val="24"/>
          <w:u w:val="single"/>
        </w:rPr>
        <w:t xml:space="preserve">Multi-objective optimization of </w:t>
      </w:r>
      <w:r>
        <w:rPr>
          <w:sz w:val="24"/>
          <w:szCs w:val="24"/>
          <w:u w:val="single"/>
        </w:rPr>
        <w:t>risk</w:t>
      </w:r>
      <w:r w:rsidRPr="00B124D4">
        <w:rPr>
          <w:sz w:val="24"/>
          <w:szCs w:val="24"/>
          <w:u w:val="single"/>
        </w:rPr>
        <w:t xml:space="preserve"> reduction</w:t>
      </w:r>
    </w:p>
    <w:bookmarkEnd w:id="1"/>
    <w:p w14:paraId="670F1B15" w14:textId="536BFEE5" w:rsidR="00303099" w:rsidRDefault="00303099" w:rsidP="002E3D5D">
      <w:pPr>
        <w:spacing w:line="480" w:lineRule="auto"/>
        <w:ind w:firstLine="720"/>
        <w:rPr>
          <w:sz w:val="24"/>
          <w:szCs w:val="24"/>
        </w:rPr>
      </w:pPr>
      <w:r>
        <w:rPr>
          <w:sz w:val="24"/>
          <w:szCs w:val="24"/>
        </w:rPr>
        <w:t xml:space="preserve">We created 16 planning scenarios, such that solutions accounted for all possible combinations of risk categories within each hierarchical level (Table </w:t>
      </w:r>
      <w:r w:rsidR="00C96048">
        <w:rPr>
          <w:sz w:val="24"/>
          <w:szCs w:val="24"/>
        </w:rPr>
        <w:t>S</w:t>
      </w:r>
      <w:r>
        <w:rPr>
          <w:sz w:val="24"/>
          <w:szCs w:val="24"/>
        </w:rPr>
        <w:t>1). We then compared these risk-based solutions to those produced with a null scenario that adopted the traditional area-minimizing approach to optimization without considering risk</w:t>
      </w:r>
      <w:r w:rsidR="0024440F">
        <w:rPr>
          <w:sz w:val="24"/>
          <w:szCs w:val="24"/>
        </w:rPr>
        <w:t>.</w:t>
      </w:r>
      <w:r w:rsidRPr="00B124D4">
        <w:rPr>
          <w:sz w:val="24"/>
          <w:szCs w:val="24"/>
        </w:rPr>
        <w:t xml:space="preserve"> </w:t>
      </w:r>
    </w:p>
    <w:p w14:paraId="498EF4E8" w14:textId="249F5906" w:rsidR="00303099" w:rsidRDefault="00303099" w:rsidP="002E3D5D">
      <w:pPr>
        <w:spacing w:line="480" w:lineRule="auto"/>
        <w:ind w:firstLine="720"/>
        <w:rPr>
          <w:sz w:val="24"/>
          <w:szCs w:val="24"/>
        </w:rPr>
      </w:pPr>
      <w:r w:rsidRPr="00B124D4">
        <w:rPr>
          <w:sz w:val="24"/>
          <w:szCs w:val="24"/>
        </w:rPr>
        <w:t xml:space="preserve">We processed all data described previously to a 10 x 10 km resolution and clipped data to the extent of land based on the global administrative areas database. </w:t>
      </w:r>
      <w:r>
        <w:rPr>
          <w:sz w:val="24"/>
          <w:szCs w:val="24"/>
        </w:rPr>
        <w:t>Our multi-objective approach</w:t>
      </w:r>
      <w:r w:rsidRPr="00B124D4">
        <w:rPr>
          <w:sz w:val="24"/>
          <w:szCs w:val="24"/>
        </w:rPr>
        <w:t xml:space="preserve"> </w:t>
      </w:r>
      <w:r>
        <w:rPr>
          <w:sz w:val="24"/>
          <w:szCs w:val="24"/>
        </w:rPr>
        <w:t>uses</w:t>
      </w:r>
      <w:r w:rsidRPr="00B124D4">
        <w:rPr>
          <w:sz w:val="24"/>
          <w:szCs w:val="24"/>
        </w:rPr>
        <w:t xml:space="preserve"> a hierarchical (lexicographic) </w:t>
      </w:r>
      <w:r w:rsidR="00690EA6">
        <w:rPr>
          <w:sz w:val="24"/>
          <w:szCs w:val="24"/>
        </w:rPr>
        <w:t>framework</w:t>
      </w:r>
      <w:r w:rsidR="00690EA6" w:rsidRPr="00B124D4">
        <w:rPr>
          <w:sz w:val="24"/>
          <w:szCs w:val="24"/>
        </w:rPr>
        <w:t xml:space="preserve"> </w:t>
      </w:r>
      <w:r w:rsidRPr="00B124D4">
        <w:rPr>
          <w:sz w:val="24"/>
          <w:szCs w:val="24"/>
        </w:rPr>
        <w:t xml:space="preserve">that assigns a priority to each objective, and sequentially optimizes for the objectives in order of decreasing priority. At each step, it finds the best solution for the current objective, but only from among those that would not degrade the solution quality for higher-priority objectives. We considered up to three objectives in our prioritization scenarios, i) governance risk, ii) land use risk, and iii) climate risk. To compare different scenarios, we calculated solutions for each unique objective combination (n = 15), as </w:t>
      </w:r>
      <w:r w:rsidRPr="00B124D4">
        <w:rPr>
          <w:sz w:val="24"/>
          <w:szCs w:val="24"/>
        </w:rPr>
        <w:lastRenderedPageBreak/>
        <w:t>well as one where we use a constant objective function as the null scenario, as the order of the hierarchy can influence the results.</w:t>
      </w:r>
      <w:r>
        <w:rPr>
          <w:sz w:val="24"/>
          <w:szCs w:val="24"/>
        </w:rPr>
        <w:t xml:space="preserve"> </w:t>
      </w:r>
    </w:p>
    <w:p w14:paraId="5D14288F" w14:textId="77777777" w:rsidR="00D33993" w:rsidRPr="00B124D4" w:rsidRDefault="00D33993" w:rsidP="00D33993">
      <w:pPr>
        <w:spacing w:before="120" w:after="120" w:line="480" w:lineRule="auto"/>
        <w:ind w:firstLine="720"/>
        <w:rPr>
          <w:sz w:val="24"/>
          <w:szCs w:val="24"/>
        </w:rPr>
      </w:pPr>
      <w:r w:rsidRPr="00B124D4">
        <w:rPr>
          <w:sz w:val="24"/>
          <w:szCs w:val="24"/>
        </w:rPr>
        <w:t>In systematic conservation planning, conservation features describe the biodiversity units (e.g., species, communities, habitat types) that are used to inform protected area establishment. Planning units describe the candidate areas for protected area establishment (e.g., cadastral units). Each planning unit contains an amount of each feature (e.g., presence/absence, number of individuals). A prioritization describes a candidate set of planning units selected for protected establishment. Each feature has a representation target indicating the minimum amount of each feature that ideally should be held in the prioritization (e.g., 50 presences, 200 individuals). To minimize risk, we have a set of datasets describing the relative risk associated with selecting each planning unit for protected area establishment. Thus, we wish to identify a prioritization that meets the representation targets for all of the conservation features, with minimal risk.</w:t>
      </w:r>
      <w:r>
        <w:rPr>
          <w:sz w:val="24"/>
          <w:szCs w:val="24"/>
        </w:rPr>
        <w:t xml:space="preserve"> </w:t>
      </w:r>
    </w:p>
    <w:p w14:paraId="6964CAEA" w14:textId="77777777" w:rsidR="00D33993" w:rsidRPr="00B124D4" w:rsidRDefault="00D33993" w:rsidP="00D33993">
      <w:pPr>
        <w:spacing w:before="120" w:after="120" w:line="480" w:lineRule="auto"/>
        <w:ind w:firstLine="720"/>
        <w:rPr>
          <w:sz w:val="24"/>
          <w:szCs w:val="24"/>
        </w:rPr>
      </w:pPr>
      <w:r w:rsidRPr="00B124D4">
        <w:rPr>
          <w:sz w:val="24"/>
          <w:szCs w:val="24"/>
        </w:rPr>
        <w:t xml:space="preserve">Let I denote the set of conservation features (indexed by </w:t>
      </w:r>
      <w:r w:rsidRPr="00B124D4">
        <w:rPr>
          <w:sz w:val="24"/>
          <w:szCs w:val="24"/>
          <w:u w:val="single"/>
        </w:rPr>
        <w:t>i</w:t>
      </w:r>
      <w:r w:rsidRPr="00B124D4">
        <w:rPr>
          <w:sz w:val="24"/>
          <w:szCs w:val="24"/>
        </w:rPr>
        <w:t>), and J denote the set of planning units (indexed by j). To describe existing conservation efforts, let p</w:t>
      </w:r>
      <w:r w:rsidRPr="00B124D4">
        <w:rPr>
          <w:sz w:val="24"/>
          <w:szCs w:val="24"/>
          <w:vertAlign w:val="subscript"/>
        </w:rPr>
        <w:t>j</w:t>
      </w:r>
      <w:r w:rsidRPr="00B124D4">
        <w:rPr>
          <w:sz w:val="24"/>
          <w:szCs w:val="24"/>
        </w:rPr>
        <w:t xml:space="preserve"> indicate (i.e., using zeros and ones) if each planning unit j </w:t>
      </w:r>
      <w:r w:rsidRPr="00B124D4">
        <w:rPr>
          <w:rFonts w:ascii="Cambria Math" w:eastAsia="Cambria Math" w:hAnsi="Cambria Math" w:cs="Cambria Math"/>
          <w:sz w:val="24"/>
          <w:szCs w:val="24"/>
        </w:rPr>
        <w:t>∈</w:t>
      </w:r>
      <w:r w:rsidRPr="00B124D4">
        <w:rPr>
          <w:sz w:val="24"/>
          <w:szCs w:val="24"/>
        </w:rPr>
        <w:t xml:space="preserve"> J is already part of the global protected area system. To describe the spatial distribution of the features, let A</w:t>
      </w:r>
      <w:r w:rsidRPr="00B124D4">
        <w:rPr>
          <w:sz w:val="24"/>
          <w:szCs w:val="24"/>
          <w:vertAlign w:val="subscript"/>
        </w:rPr>
        <w:t>ij</w:t>
      </w:r>
      <w:r w:rsidRPr="00B124D4">
        <w:rPr>
          <w:sz w:val="24"/>
          <w:szCs w:val="24"/>
        </w:rPr>
        <w:t xml:space="preserve"> denote (i.e., using zeros and ones) if each feature is present or absent from each planning unit. To ensure the features are adequately represented by the solution, let t</w:t>
      </w:r>
      <w:r w:rsidRPr="00B124D4">
        <w:rPr>
          <w:sz w:val="24"/>
          <w:szCs w:val="24"/>
          <w:vertAlign w:val="subscript"/>
        </w:rPr>
        <w:t>i</w:t>
      </w:r>
      <w:r w:rsidRPr="00B124D4">
        <w:rPr>
          <w:sz w:val="24"/>
          <w:szCs w:val="24"/>
        </w:rPr>
        <w:t xml:space="preserve"> denote the conservation target for each feature i </w:t>
      </w:r>
      <w:r w:rsidRPr="00B124D4">
        <w:rPr>
          <w:rFonts w:ascii="Cambria Math" w:eastAsia="Cambria Math" w:hAnsi="Cambria Math" w:cs="Cambria Math"/>
          <w:sz w:val="24"/>
          <w:szCs w:val="24"/>
        </w:rPr>
        <w:t>∈</w:t>
      </w:r>
      <w:r w:rsidRPr="00B124D4">
        <w:rPr>
          <w:sz w:val="24"/>
          <w:szCs w:val="24"/>
        </w:rPr>
        <w:t xml:space="preserve"> I. Next, let D denote the set of risk datasets (indexed by d). To describe the relative risk associated with each planning unit, let R</w:t>
      </w:r>
      <w:r w:rsidRPr="00B124D4">
        <w:rPr>
          <w:sz w:val="24"/>
          <w:szCs w:val="24"/>
          <w:vertAlign w:val="subscript"/>
        </w:rPr>
        <w:t>dj</w:t>
      </w:r>
      <w:r w:rsidRPr="00B124D4">
        <w:rPr>
          <w:sz w:val="24"/>
          <w:szCs w:val="24"/>
        </w:rPr>
        <w:t xml:space="preserve"> denote the risk for planning units j </w:t>
      </w:r>
      <w:r w:rsidRPr="00B124D4">
        <w:rPr>
          <w:rFonts w:ascii="Cambria Math" w:eastAsia="Cambria Math" w:hAnsi="Cambria Math" w:cs="Cambria Math"/>
          <w:sz w:val="24"/>
          <w:szCs w:val="24"/>
        </w:rPr>
        <w:t>∈</w:t>
      </w:r>
      <w:r w:rsidRPr="00B124D4">
        <w:rPr>
          <w:sz w:val="24"/>
          <w:szCs w:val="24"/>
        </w:rPr>
        <w:t xml:space="preserve"> J according to risk datasets d </w:t>
      </w:r>
      <w:r w:rsidRPr="00B124D4">
        <w:rPr>
          <w:rFonts w:ascii="Cambria Math" w:eastAsia="Cambria Math" w:hAnsi="Cambria Math" w:cs="Cambria Math"/>
          <w:sz w:val="24"/>
          <w:szCs w:val="24"/>
        </w:rPr>
        <w:t>∈</w:t>
      </w:r>
      <w:r w:rsidRPr="00B124D4">
        <w:rPr>
          <w:sz w:val="24"/>
          <w:szCs w:val="24"/>
        </w:rPr>
        <w:t xml:space="preserve"> D.</w:t>
      </w:r>
    </w:p>
    <w:p w14:paraId="5AC97276" w14:textId="77777777" w:rsidR="00D33993" w:rsidRPr="00B124D4" w:rsidRDefault="00D33993" w:rsidP="00D33993">
      <w:pPr>
        <w:spacing w:before="120" w:after="120" w:line="480" w:lineRule="auto"/>
        <w:rPr>
          <w:sz w:val="24"/>
          <w:szCs w:val="24"/>
        </w:rPr>
      </w:pPr>
      <w:r w:rsidRPr="00B124D4">
        <w:rPr>
          <w:sz w:val="24"/>
          <w:szCs w:val="24"/>
        </w:rPr>
        <w:lastRenderedPageBreak/>
        <w:t>The problem contains the binary decision variables x</w:t>
      </w:r>
      <w:r w:rsidRPr="00B124D4">
        <w:rPr>
          <w:sz w:val="24"/>
          <w:szCs w:val="24"/>
          <w:vertAlign w:val="subscript"/>
        </w:rPr>
        <w:t>j</w:t>
      </w:r>
      <w:r w:rsidRPr="00B124D4">
        <w:rPr>
          <w:sz w:val="24"/>
          <w:szCs w:val="24"/>
        </w:rPr>
        <w:t xml:space="preserve"> for planning units j </w:t>
      </w:r>
      <w:r w:rsidRPr="00B124D4">
        <w:rPr>
          <w:rFonts w:ascii="Cambria Math" w:eastAsia="Cambria Math" w:hAnsi="Cambria Math" w:cs="Cambria Math"/>
          <w:sz w:val="24"/>
          <w:szCs w:val="24"/>
        </w:rPr>
        <w:t>∈</w:t>
      </w:r>
      <w:r w:rsidRPr="00B124D4">
        <w:rPr>
          <w:sz w:val="24"/>
          <w:szCs w:val="24"/>
        </w:rPr>
        <w:t xml:space="preserve"> J.</w:t>
      </w:r>
      <w:r>
        <w:rPr>
          <w:noProof/>
          <w:sz w:val="24"/>
          <w:szCs w:val="24"/>
        </w:rPr>
        <w:drawing>
          <wp:anchor distT="0" distB="0" distL="0" distR="0" simplePos="0" relativeHeight="251659264" behindDoc="0" locked="0" layoutInCell="1" allowOverlap="1" wp14:anchorId="797312D2" wp14:editId="4EA5F72D">
            <wp:simplePos x="0" y="0"/>
            <wp:positionH relativeFrom="margin">
              <wp:align>left</wp:align>
            </wp:positionH>
            <wp:positionV relativeFrom="paragraph">
              <wp:posOffset>212725</wp:posOffset>
            </wp:positionV>
            <wp:extent cx="5420995" cy="1264285"/>
            <wp:effectExtent l="0" t="0" r="0" b="0"/>
            <wp:wrapTopAndBottom/>
            <wp:docPr id="16" name="Picture 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8" descr="Tex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20995" cy="1264285"/>
                    </a:xfrm>
                    <a:prstGeom prst="rect">
                      <a:avLst/>
                    </a:prstGeom>
                    <a:noFill/>
                  </pic:spPr>
                </pic:pic>
              </a:graphicData>
            </a:graphic>
            <wp14:sizeRelH relativeFrom="page">
              <wp14:pctWidth>0</wp14:pctWidth>
            </wp14:sizeRelH>
            <wp14:sizeRelV relativeFrom="page">
              <wp14:pctHeight>0</wp14:pctHeight>
            </wp14:sizeRelV>
          </wp:anchor>
        </w:drawing>
      </w:r>
    </w:p>
    <w:p w14:paraId="7D38F194" w14:textId="77777777" w:rsidR="00D33993" w:rsidRPr="00B124D4" w:rsidRDefault="00D33993" w:rsidP="00D33993">
      <w:pPr>
        <w:spacing w:before="120" w:after="120" w:line="480" w:lineRule="auto"/>
        <w:rPr>
          <w:sz w:val="24"/>
          <w:szCs w:val="24"/>
        </w:rPr>
      </w:pPr>
      <w:r w:rsidRPr="00B124D4">
        <w:rPr>
          <w:sz w:val="24"/>
          <w:szCs w:val="24"/>
        </w:rPr>
        <w:t>The reserve selection problem is formulated following:</w:t>
      </w:r>
    </w:p>
    <w:p w14:paraId="0C98BD5E" w14:textId="77777777" w:rsidR="00D33993" w:rsidRPr="00B124D4" w:rsidRDefault="00D33993" w:rsidP="00D33993">
      <w:pPr>
        <w:spacing w:before="120" w:after="120" w:line="480" w:lineRule="auto"/>
        <w:rPr>
          <w:sz w:val="24"/>
          <w:szCs w:val="24"/>
        </w:rPr>
      </w:pPr>
    </w:p>
    <w:p w14:paraId="5AA589B3" w14:textId="77777777" w:rsidR="00D33993" w:rsidRPr="00B124D4" w:rsidRDefault="00D33993" w:rsidP="00D33993">
      <w:pPr>
        <w:spacing w:before="120" w:after="120" w:line="480" w:lineRule="auto"/>
        <w:rPr>
          <w:sz w:val="24"/>
          <w:szCs w:val="24"/>
        </w:rPr>
      </w:pPr>
      <w:r>
        <w:rPr>
          <w:noProof/>
          <w:sz w:val="24"/>
          <w:szCs w:val="24"/>
        </w:rPr>
        <w:drawing>
          <wp:inline distT="0" distB="0" distL="0" distR="0" wp14:anchorId="500860F9" wp14:editId="6C7D1250">
            <wp:extent cx="5486400" cy="2159000"/>
            <wp:effectExtent l="0" t="0" r="0" b="0"/>
            <wp:docPr id="5"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7" descr="Tex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2159000"/>
                    </a:xfrm>
                    <a:prstGeom prst="rect">
                      <a:avLst/>
                    </a:prstGeom>
                    <a:noFill/>
                    <a:ln>
                      <a:noFill/>
                    </a:ln>
                  </pic:spPr>
                </pic:pic>
              </a:graphicData>
            </a:graphic>
          </wp:inline>
        </w:drawing>
      </w:r>
    </w:p>
    <w:p w14:paraId="1BA08DF8" w14:textId="77777777" w:rsidR="00D33993" w:rsidRDefault="00D33993" w:rsidP="00D33993">
      <w:pPr>
        <w:spacing w:before="120" w:after="120" w:line="480" w:lineRule="auto"/>
        <w:ind w:firstLine="720"/>
        <w:rPr>
          <w:sz w:val="24"/>
          <w:szCs w:val="24"/>
        </w:rPr>
      </w:pPr>
      <w:r w:rsidRPr="00B124D4">
        <w:rPr>
          <w:sz w:val="24"/>
          <w:szCs w:val="24"/>
        </w:rPr>
        <w:t>The objective function (eqn 2a) is to hierarchically (lexicographically) minimize multiple functions. Constraints (eqn 2b) define each of these functions as the total risk encompassed by selected planning units given each risk dataset. Constraints (eqn 2c) ensure that the representation targets (t</w:t>
      </w:r>
      <w:r w:rsidRPr="00B124D4">
        <w:rPr>
          <w:sz w:val="24"/>
          <w:szCs w:val="24"/>
          <w:vertAlign w:val="subscript"/>
        </w:rPr>
        <w:t>i</w:t>
      </w:r>
      <w:r w:rsidRPr="00B124D4">
        <w:rPr>
          <w:sz w:val="24"/>
          <w:szCs w:val="24"/>
        </w:rPr>
        <w:t>) are met for all features. Constraints (eqn 2d) ensure that the existing protected areas are selected in the solution. Finally, constraints (eqns 2e) ensure that the decision variables x</w:t>
      </w:r>
      <w:r w:rsidRPr="00B124D4">
        <w:rPr>
          <w:sz w:val="24"/>
          <w:szCs w:val="24"/>
          <w:vertAlign w:val="subscript"/>
        </w:rPr>
        <w:t>j</w:t>
      </w:r>
      <w:r w:rsidRPr="00B124D4">
        <w:rPr>
          <w:sz w:val="24"/>
          <w:szCs w:val="24"/>
        </w:rPr>
        <w:t xml:space="preserve"> contain zeros or ones.</w:t>
      </w:r>
    </w:p>
    <w:p w14:paraId="51B9CAD6" w14:textId="7607D169" w:rsidR="00CB6C0D" w:rsidRDefault="00303099" w:rsidP="002E3D5D">
      <w:pPr>
        <w:pStyle w:val="SMText"/>
        <w:spacing w:line="480" w:lineRule="auto"/>
        <w:ind w:firstLine="720"/>
        <w:rPr>
          <w:szCs w:val="24"/>
        </w:rPr>
      </w:pPr>
      <w:r w:rsidRPr="00B124D4">
        <w:rPr>
          <w:szCs w:val="24"/>
        </w:rPr>
        <w:t xml:space="preserve">For all scenarios we locked in current protected areas. Following </w:t>
      </w:r>
      <w:r>
        <w:rPr>
          <w:szCs w:val="24"/>
        </w:rPr>
        <w:fldChar w:fldCharType="begin"/>
      </w:r>
      <w:r w:rsidR="00761CDC">
        <w:rPr>
          <w:szCs w:val="24"/>
        </w:rPr>
        <w:instrText xml:space="preserve"> ADDIN ZOTERO_ITEM CSL_CITATION {"citationID":"MBJXUs9K","properties":{"formattedCitation":"(Hanson et al. 2020)","plainCitation":"(Hanson et al. 2020)","dontUpdate":true,"noteIndex":0},"citationItems":[{"id":2935,"uris":["http://zotero.org/users/878981/items/UB8NATHX"],"itemData":{"id":2935,"type":"article-journal","abstract":"Environmental change is rapidly accelerating, and many species will need to adapt to survive1. Ensuring that protected areas cover populations across a broad range of environmental conditions could safeguard the processes that lead to such adaptations1–3. However, international conservation policies have largely neglected these considerations when setting targets for the expansion of protected areas4. Here we show that—of 19,937 vertebrate species globally5–8—the representation of environmental conditions across their habitats in protected areas (hereafter, niche representation) is inadequate for 4,836 (93.1%) amphibian, 8,653 (89.5%) bird and 4,608 (90.9%) terrestrial mammal species. Expanding existing protected areas to cover these gaps would encompass 33.8% of the total land surface—exceeding the current target of 17% that has been adopted by governments. Priority locations for expanding the system of protected areas to improve niche representation occur in global biodiversity hotspots9, including Colombia, Papua New Guinea, South Africa and southwest China, as well as across most of the major land masses of the Earth. Conversely, we also show that planning for the expansion of protected areas without explicitly considering environmental conditions would marginally reduce the land area required to 30.7%, but that this would lead to inadequate niche representation for 7,798 (39.1%) species. As the governments of the world prepare to renegotiate global conservation targets, policymakers have the opportunity to help to maintain the adaptive potential of species by considering niche representation within protected areas1,2.","container-title":"Nature","DOI":"10.1038/s41586-020-2138-7","ISSN":"1476-4687","issue":"7802","language":"en","note":"Bandiera_abtest: a\nCg_type: Nature Research Journals\nnumber: 7802\nPrimary_atype: Research\npublisher: Nature Publishing Group\nSubject_term: Biodiversity;Conservation biology;Evolutionary ecology\nSubject_term_id: biodiversity;conservation;evolutionary-ecology","page":"232-234","source":"www.nature.com","title":"Global conservation of species’ niches","volume":"580","author":[{"family":"Hanson","given":"Jeffrey O."},{"family":"Rhodes","given":"Jonathan R."},{"family":"Butchart","given":"Stuart H. M."},{"family":"Buchanan","given":"Graeme M."},{"family":"Rondinini","given":"Carlo"},{"family":"Ficetola","given":"Gentile F."},{"family":"Fuller","given":"Richard A."}],"issued":{"date-parts":[["2020",4]]}}}],"schema":"https://github.com/citation-style-language/schema/raw/master/csl-citation.json"} </w:instrText>
      </w:r>
      <w:r>
        <w:rPr>
          <w:szCs w:val="24"/>
        </w:rPr>
        <w:fldChar w:fldCharType="separate"/>
      </w:r>
      <w:r w:rsidR="00227070" w:rsidRPr="00227070">
        <w:t xml:space="preserve">Hanson et al. </w:t>
      </w:r>
      <w:r w:rsidR="0071099B">
        <w:t>(</w:t>
      </w:r>
      <w:r w:rsidR="00227070" w:rsidRPr="00227070">
        <w:t>2020)</w:t>
      </w:r>
      <w:r>
        <w:rPr>
          <w:szCs w:val="24"/>
        </w:rPr>
        <w:fldChar w:fldCharType="end"/>
      </w:r>
      <w:r w:rsidRPr="00B124D4">
        <w:rPr>
          <w:szCs w:val="24"/>
        </w:rPr>
        <w:t>, we used flexible targets for suitable habitat based on species’ ranges. Species with less than 1,000 km</w:t>
      </w:r>
      <w:r w:rsidRPr="00B124D4">
        <w:rPr>
          <w:szCs w:val="24"/>
          <w:vertAlign w:val="superscript"/>
        </w:rPr>
        <w:t>2</w:t>
      </w:r>
      <w:r w:rsidRPr="00B124D4">
        <w:rPr>
          <w:szCs w:val="24"/>
        </w:rPr>
        <w:t xml:space="preserve"> of suitable habitat were assigned a 100% target (1,802 amphibians, 893 avian and 645 mammalian species), species with more than 250,000 km2 of suitable habitat were assigned a </w:t>
      </w:r>
      <w:r w:rsidRPr="00B124D4">
        <w:rPr>
          <w:szCs w:val="24"/>
        </w:rPr>
        <w:lastRenderedPageBreak/>
        <w:t>10% target (712 amphibians, 4,518 avian and 1,868 mammalian species) and species with an intermediate amount of suitable habitat were assigned a target by log-linearly interpolating values between the previous two thresholds (2,683 amphibians, 5,190 avian and 2,557 mammalian species). Migratory bird species were assigned targets for each seasonal distribution separately. Additionally, to prevent species with very large suitable habitats from requiring excessively large amounts of area to be protected, the targets for species’ distributions larger than 10,000,000 km</w:t>
      </w:r>
      <w:r w:rsidRPr="00B124D4">
        <w:rPr>
          <w:szCs w:val="24"/>
          <w:vertAlign w:val="superscript"/>
        </w:rPr>
        <w:t>2</w:t>
      </w:r>
      <w:r w:rsidRPr="00B124D4">
        <w:rPr>
          <w:szCs w:val="24"/>
        </w:rPr>
        <w:t xml:space="preserve"> were capped at 1,000,000 km</w:t>
      </w:r>
      <w:r w:rsidRPr="00B124D4">
        <w:rPr>
          <w:szCs w:val="24"/>
          <w:vertAlign w:val="superscript"/>
        </w:rPr>
        <w:t>2</w:t>
      </w:r>
      <w:r w:rsidRPr="00B124D4">
        <w:rPr>
          <w:szCs w:val="24"/>
        </w:rPr>
        <w:t xml:space="preserve">. This upper limit affected only 206 (1%) species, and sensitivity analyses showed that it had </w:t>
      </w:r>
      <w:r w:rsidR="009B39F4">
        <w:rPr>
          <w:szCs w:val="24"/>
        </w:rPr>
        <w:t xml:space="preserve">negligible </w:t>
      </w:r>
      <w:r w:rsidRPr="00B124D4">
        <w:rPr>
          <w:szCs w:val="24"/>
        </w:rPr>
        <w:t xml:space="preserve">effect on our results. We acknowledge that these targets are arbitrary; however, they are more precise than previous targets based on species’ ranges (which can contain a large amount of unsuitable habitat), and account for the increased vulnerability of species with smaller range sizes </w:t>
      </w:r>
      <w:r>
        <w:rPr>
          <w:szCs w:val="24"/>
        </w:rPr>
        <w:fldChar w:fldCharType="begin"/>
      </w:r>
      <w:r w:rsidR="00227070">
        <w:rPr>
          <w:szCs w:val="24"/>
        </w:rPr>
        <w:instrText xml:space="preserve"> ADDIN ZOTERO_ITEM CSL_CITATION {"citationID":"d2y2rHsl","properties":{"formattedCitation":"(Pimm &amp; Raven 2000)","plainCitation":"(Pimm &amp; Raven 2000)","noteIndex":0},"citationItems":[{"id":2948,"uris":["http://zotero.org/users/878981/items/RY7VRPSP"],"itemData":{"id":2948,"type":"article-journal","abstract":"Habitat destruction, especially of the humid forests in the tropics, is the main cause of the species extinctions happening now. New work documents the uneven, highly clumped distribution of vulnerable species on the Earth, and pinpoints 25 so-called ‘biodiversity hotspots’. Seventeen of them are tropical forest areas, and here reduction of natural habitat is disproportionately high. Nonetheless, identification of this pattern should enable resources for conservation to be better focused.","container-title":"Nature","DOI":"10.1038/35002708","ISSN":"1476-4687","issue":"6772","language":"en","note":"Bandiera_abtest: a\nCg_type: Nature Research Journals\nnumber: 6772\nPrimary_atype: News &amp; Views\npublisher: Nature Publishing Group","page":"843-845","source":"www.nature.com","title":"Extinction by numbers","volume":"403","author":[{"family":"Pimm","given":"Stuart L."},{"family":"Raven","given":"Peter"}],"issued":{"date-parts":[["2000",2]]}}}],"schema":"https://github.com/citation-style-language/schema/raw/master/csl-citation.json"} </w:instrText>
      </w:r>
      <w:r>
        <w:rPr>
          <w:szCs w:val="24"/>
        </w:rPr>
        <w:fldChar w:fldCharType="separate"/>
      </w:r>
      <w:r w:rsidR="000F5AFD" w:rsidRPr="000F5AFD">
        <w:t>(Pimm &amp; Raven 2000)</w:t>
      </w:r>
      <w:r>
        <w:rPr>
          <w:szCs w:val="24"/>
        </w:rPr>
        <w:fldChar w:fldCharType="end"/>
      </w:r>
      <w:r w:rsidRPr="00B124D4">
        <w:rPr>
          <w:szCs w:val="24"/>
        </w:rPr>
        <w:t>, as well as the difficulty in conserving all habitat for species that occur over large areas.</w:t>
      </w:r>
      <w:r w:rsidR="005C20B6">
        <w:rPr>
          <w:szCs w:val="24"/>
        </w:rPr>
        <w:t xml:space="preserve"> </w:t>
      </w:r>
    </w:p>
    <w:p w14:paraId="26C92020" w14:textId="77777777" w:rsidR="00FE7A6F" w:rsidRDefault="00FE7A6F" w:rsidP="002E3D5D">
      <w:pPr>
        <w:pStyle w:val="SMText"/>
        <w:spacing w:line="480" w:lineRule="auto"/>
        <w:ind w:firstLine="0"/>
        <w:rPr>
          <w:szCs w:val="24"/>
        </w:rPr>
      </w:pPr>
    </w:p>
    <w:p w14:paraId="172FF9E9" w14:textId="6F2B94E2" w:rsidR="004B379D" w:rsidRPr="00986E18" w:rsidRDefault="004B379D" w:rsidP="002E3D5D">
      <w:pPr>
        <w:spacing w:line="480" w:lineRule="auto"/>
        <w:rPr>
          <w:b/>
          <w:bCs/>
          <w:sz w:val="24"/>
          <w:szCs w:val="24"/>
        </w:rPr>
      </w:pPr>
      <w:r w:rsidRPr="00986E18">
        <w:rPr>
          <w:b/>
          <w:bCs/>
          <w:sz w:val="24"/>
          <w:szCs w:val="24"/>
        </w:rPr>
        <w:t>Results</w:t>
      </w:r>
    </w:p>
    <w:p w14:paraId="5FA745A3" w14:textId="30687070" w:rsidR="00CB6C0D" w:rsidRDefault="00CB6C0D" w:rsidP="002E3D5D">
      <w:pPr>
        <w:spacing w:line="480" w:lineRule="auto"/>
        <w:ind w:firstLine="720"/>
        <w:rPr>
          <w:sz w:val="24"/>
          <w:szCs w:val="24"/>
        </w:rPr>
      </w:pPr>
      <w:r w:rsidRPr="00CB6C0D">
        <w:rPr>
          <w:sz w:val="24"/>
          <w:szCs w:val="24"/>
        </w:rPr>
        <w:t xml:space="preserve">Surprisingly, scenarios that incorporated combinations of the three risk categories increased the priority area by only 1.6% on average (0.08 – 2.52%) compared to the null scenario </w:t>
      </w:r>
      <w:r w:rsidR="00EA1F27">
        <w:rPr>
          <w:sz w:val="24"/>
          <w:szCs w:val="24"/>
        </w:rPr>
        <w:t>based solely on ecological value to species</w:t>
      </w:r>
      <w:r w:rsidRPr="00CB6C0D">
        <w:rPr>
          <w:sz w:val="24"/>
          <w:szCs w:val="24"/>
        </w:rPr>
        <w:t xml:space="preserve">. </w:t>
      </w:r>
      <w:r w:rsidR="004E4FED">
        <w:rPr>
          <w:sz w:val="24"/>
          <w:szCs w:val="24"/>
        </w:rPr>
        <w:t>Among</w:t>
      </w:r>
      <w:r w:rsidRPr="00CB6C0D">
        <w:rPr>
          <w:sz w:val="24"/>
          <w:szCs w:val="24"/>
        </w:rPr>
        <w:t xml:space="preserve"> </w:t>
      </w:r>
      <w:r w:rsidR="004E4FED">
        <w:rPr>
          <w:sz w:val="24"/>
          <w:szCs w:val="24"/>
        </w:rPr>
        <w:t xml:space="preserve">single-risk </w:t>
      </w:r>
      <w:r w:rsidRPr="00CB6C0D">
        <w:rPr>
          <w:sz w:val="24"/>
          <w:szCs w:val="24"/>
        </w:rPr>
        <w:t xml:space="preserve">scenarios, </w:t>
      </w:r>
      <w:r w:rsidR="004E4FED">
        <w:rPr>
          <w:sz w:val="24"/>
          <w:szCs w:val="24"/>
        </w:rPr>
        <w:t xml:space="preserve">accommodating risks due to climate change velocity </w:t>
      </w:r>
      <w:r w:rsidRPr="00CB6C0D">
        <w:rPr>
          <w:sz w:val="24"/>
          <w:szCs w:val="24"/>
        </w:rPr>
        <w:t xml:space="preserve">required the greatest increase in global protected area, compared to scenarios including </w:t>
      </w:r>
      <w:r w:rsidR="004E4FED" w:rsidRPr="00CB6C0D">
        <w:rPr>
          <w:sz w:val="24"/>
          <w:szCs w:val="24"/>
        </w:rPr>
        <w:t xml:space="preserve">only </w:t>
      </w:r>
      <w:r w:rsidRPr="00CB6C0D">
        <w:rPr>
          <w:sz w:val="24"/>
          <w:szCs w:val="24"/>
        </w:rPr>
        <w:t xml:space="preserve">governance or land use intensification risks (Table </w:t>
      </w:r>
      <w:r w:rsidR="00C96048">
        <w:rPr>
          <w:sz w:val="24"/>
          <w:szCs w:val="24"/>
        </w:rPr>
        <w:t>S</w:t>
      </w:r>
      <w:r w:rsidRPr="00CB6C0D">
        <w:rPr>
          <w:sz w:val="24"/>
          <w:szCs w:val="24"/>
        </w:rPr>
        <w:t>1).</w:t>
      </w:r>
      <w:r w:rsidR="00D0362E">
        <w:rPr>
          <w:sz w:val="24"/>
          <w:szCs w:val="24"/>
        </w:rPr>
        <w:tab/>
      </w:r>
    </w:p>
    <w:p w14:paraId="2F276C83" w14:textId="0C0B5433" w:rsidR="00C1706F" w:rsidRDefault="002C1963" w:rsidP="002E3D5D">
      <w:pPr>
        <w:spacing w:line="480" w:lineRule="auto"/>
        <w:ind w:firstLine="720"/>
        <w:rPr>
          <w:sz w:val="24"/>
          <w:szCs w:val="24"/>
        </w:rPr>
      </w:pPr>
      <w:r>
        <w:rPr>
          <w:sz w:val="24"/>
          <w:szCs w:val="24"/>
        </w:rPr>
        <w:t>Scenarios shared many overlapping spatial priorities, which can be considered as reliably good investments in terms of both ecological value and risk management.  Most notably, a</w:t>
      </w:r>
      <w:r w:rsidR="00210ED2">
        <w:rPr>
          <w:sz w:val="24"/>
          <w:szCs w:val="24"/>
        </w:rPr>
        <w:t xml:space="preserve">ll </w:t>
      </w:r>
      <w:r w:rsidR="00590FF7">
        <w:rPr>
          <w:sz w:val="24"/>
          <w:szCs w:val="24"/>
        </w:rPr>
        <w:t xml:space="preserve">15 scenarios </w:t>
      </w:r>
      <w:r>
        <w:rPr>
          <w:sz w:val="24"/>
          <w:szCs w:val="24"/>
        </w:rPr>
        <w:t>prioritized</w:t>
      </w:r>
      <w:r w:rsidR="00590FF7">
        <w:rPr>
          <w:sz w:val="24"/>
          <w:szCs w:val="24"/>
        </w:rPr>
        <w:t xml:space="preserve"> the same 8.5 million km</w:t>
      </w:r>
      <w:r w:rsidR="00590FF7">
        <w:rPr>
          <w:sz w:val="24"/>
          <w:szCs w:val="24"/>
          <w:vertAlign w:val="superscript"/>
        </w:rPr>
        <w:t>2</w:t>
      </w:r>
      <w:r w:rsidR="00AC0449">
        <w:rPr>
          <w:sz w:val="24"/>
          <w:szCs w:val="24"/>
          <w:vertAlign w:val="superscript"/>
        </w:rPr>
        <w:t xml:space="preserve"> </w:t>
      </w:r>
      <w:r w:rsidR="00AC0449">
        <w:rPr>
          <w:sz w:val="24"/>
          <w:szCs w:val="24"/>
        </w:rPr>
        <w:t>(</w:t>
      </w:r>
      <w:r w:rsidR="00590FF7">
        <w:rPr>
          <w:sz w:val="24"/>
          <w:szCs w:val="24"/>
        </w:rPr>
        <w:t xml:space="preserve">5.8% of global land area) </w:t>
      </w:r>
      <w:r w:rsidR="00D0362E">
        <w:rPr>
          <w:sz w:val="24"/>
          <w:szCs w:val="24"/>
        </w:rPr>
        <w:t>(</w:t>
      </w:r>
      <w:r w:rsidR="00D06B57">
        <w:rPr>
          <w:sz w:val="24"/>
          <w:szCs w:val="24"/>
        </w:rPr>
        <w:t>“</w:t>
      </w:r>
      <w:r w:rsidR="00AC0449">
        <w:rPr>
          <w:sz w:val="24"/>
          <w:szCs w:val="24"/>
        </w:rPr>
        <w:t>no regrets</w:t>
      </w:r>
      <w:r w:rsidR="00D06B57">
        <w:rPr>
          <w:sz w:val="24"/>
          <w:szCs w:val="24"/>
        </w:rPr>
        <w:t>”</w:t>
      </w:r>
      <w:r w:rsidR="00AC0449">
        <w:rPr>
          <w:sz w:val="24"/>
          <w:szCs w:val="24"/>
        </w:rPr>
        <w:t xml:space="preserve"> areas, </w:t>
      </w:r>
      <w:r w:rsidR="00D0362E">
        <w:rPr>
          <w:sz w:val="24"/>
          <w:szCs w:val="24"/>
        </w:rPr>
        <w:t>F</w:t>
      </w:r>
      <w:r w:rsidR="00122296">
        <w:rPr>
          <w:sz w:val="24"/>
          <w:szCs w:val="24"/>
        </w:rPr>
        <w:t>ig.</w:t>
      </w:r>
      <w:r w:rsidR="00D0362E">
        <w:rPr>
          <w:sz w:val="24"/>
          <w:szCs w:val="24"/>
        </w:rPr>
        <w:t xml:space="preserve"> 2</w:t>
      </w:r>
      <w:r w:rsidR="00210ED2">
        <w:rPr>
          <w:sz w:val="24"/>
          <w:szCs w:val="24"/>
        </w:rPr>
        <w:t xml:space="preserve">), </w:t>
      </w:r>
      <w:r>
        <w:rPr>
          <w:sz w:val="24"/>
          <w:szCs w:val="24"/>
        </w:rPr>
        <w:t xml:space="preserve">much of which was </w:t>
      </w:r>
      <w:r w:rsidR="00C44CE4">
        <w:rPr>
          <w:sz w:val="24"/>
          <w:szCs w:val="24"/>
        </w:rPr>
        <w:t xml:space="preserve">located in Canada, Kenya and Peru (Figure S4).  </w:t>
      </w:r>
      <w:r w:rsidR="00D0362E">
        <w:rPr>
          <w:sz w:val="24"/>
          <w:szCs w:val="24"/>
        </w:rPr>
        <w:t xml:space="preserve">There </w:t>
      </w:r>
      <w:r>
        <w:rPr>
          <w:sz w:val="24"/>
          <w:szCs w:val="24"/>
        </w:rPr>
        <w:t xml:space="preserve">also </w:t>
      </w:r>
      <w:r w:rsidR="00D0362E">
        <w:rPr>
          <w:sz w:val="24"/>
          <w:szCs w:val="24"/>
        </w:rPr>
        <w:t>was</w:t>
      </w:r>
      <w:r w:rsidR="00920626">
        <w:t xml:space="preserve"> </w:t>
      </w:r>
      <w:r>
        <w:rPr>
          <w:sz w:val="24"/>
          <w:szCs w:val="24"/>
        </w:rPr>
        <w:t xml:space="preserve">substantial </w:t>
      </w:r>
      <w:r w:rsidR="00D0362E">
        <w:rPr>
          <w:sz w:val="24"/>
          <w:szCs w:val="24"/>
        </w:rPr>
        <w:t xml:space="preserve">overlap among the priorities across scenarios within Conservation International’s </w:t>
      </w:r>
      <w:r w:rsidR="00D0362E">
        <w:rPr>
          <w:sz w:val="24"/>
          <w:szCs w:val="24"/>
        </w:rPr>
        <w:lastRenderedPageBreak/>
        <w:t>global biodiversity hotspots</w:t>
      </w:r>
      <w:r w:rsidR="00DA6A12">
        <w:rPr>
          <w:sz w:val="24"/>
          <w:szCs w:val="24"/>
        </w:rPr>
        <w:t xml:space="preserve"> </w:t>
      </w:r>
      <w:r w:rsidR="003928AD">
        <w:rPr>
          <w:sz w:val="24"/>
          <w:szCs w:val="24"/>
        </w:rPr>
        <w:fldChar w:fldCharType="begin"/>
      </w:r>
      <w:r w:rsidR="00227070">
        <w:rPr>
          <w:sz w:val="24"/>
          <w:szCs w:val="24"/>
        </w:rPr>
        <w:instrText xml:space="preserve"> ADDIN ZOTERO_ITEM CSL_CITATION {"citationID":"LkUvQWj4","properties":{"formattedCitation":"(Myers et al. 2000)","plainCitation":"(Myers et al. 2000)","noteIndex":0},"citationItems":[{"id":803,"uris":["http://zotero.org/users/878981/items/5FSZ9YL2"],"itemData":{"id":803,"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3928AD">
        <w:rPr>
          <w:sz w:val="24"/>
          <w:szCs w:val="24"/>
        </w:rPr>
        <w:fldChar w:fldCharType="separate"/>
      </w:r>
      <w:r w:rsidR="000F5AFD" w:rsidRPr="000F5AFD">
        <w:rPr>
          <w:sz w:val="24"/>
        </w:rPr>
        <w:t>(Myers et al. 2000)</w:t>
      </w:r>
      <w:r w:rsidR="003928AD">
        <w:rPr>
          <w:sz w:val="24"/>
          <w:szCs w:val="24"/>
        </w:rPr>
        <w:fldChar w:fldCharType="end"/>
      </w:r>
      <w:r w:rsidR="00D0362E">
        <w:rPr>
          <w:sz w:val="24"/>
          <w:szCs w:val="24"/>
        </w:rPr>
        <w:t>, but many high overlap areas lie either outside of (53.3%) or in small areas within hotspots</w:t>
      </w:r>
      <w:r w:rsidR="00920626">
        <w:rPr>
          <w:sz w:val="24"/>
          <w:szCs w:val="24"/>
        </w:rPr>
        <w:t xml:space="preserve"> </w:t>
      </w:r>
      <w:r w:rsidR="00D0362E">
        <w:rPr>
          <w:sz w:val="24"/>
          <w:szCs w:val="24"/>
        </w:rPr>
        <w:t>(Fig</w:t>
      </w:r>
      <w:r w:rsidR="00076D53">
        <w:rPr>
          <w:sz w:val="24"/>
          <w:szCs w:val="24"/>
        </w:rPr>
        <w:t>ure</w:t>
      </w:r>
      <w:r w:rsidR="00D0362E">
        <w:rPr>
          <w:sz w:val="24"/>
          <w:szCs w:val="24"/>
        </w:rPr>
        <w:t xml:space="preserve"> </w:t>
      </w:r>
      <w:r w:rsidR="00C96048">
        <w:rPr>
          <w:sz w:val="24"/>
          <w:szCs w:val="24"/>
        </w:rPr>
        <w:t>S</w:t>
      </w:r>
      <w:r w:rsidR="00D0362E">
        <w:rPr>
          <w:sz w:val="24"/>
          <w:szCs w:val="24"/>
        </w:rPr>
        <w:t>5).</w:t>
      </w:r>
    </w:p>
    <w:p w14:paraId="7324574B" w14:textId="7FDA7963" w:rsidR="0097612A" w:rsidRDefault="00D0362E" w:rsidP="002E3D5D">
      <w:pPr>
        <w:spacing w:line="480" w:lineRule="auto"/>
        <w:rPr>
          <w:sz w:val="24"/>
          <w:szCs w:val="24"/>
        </w:rPr>
      </w:pPr>
      <w:r>
        <w:rPr>
          <w:sz w:val="24"/>
          <w:szCs w:val="24"/>
        </w:rPr>
        <w:tab/>
      </w:r>
      <w:r w:rsidR="00DE7F8A">
        <w:rPr>
          <w:sz w:val="24"/>
          <w:szCs w:val="24"/>
        </w:rPr>
        <w:t xml:space="preserve">At the same time, </w:t>
      </w:r>
      <w:r w:rsidR="006B57E1">
        <w:rPr>
          <w:sz w:val="24"/>
          <w:szCs w:val="24"/>
        </w:rPr>
        <w:t xml:space="preserve">risk </w:t>
      </w:r>
      <w:r w:rsidR="00DE7F8A">
        <w:rPr>
          <w:sz w:val="24"/>
          <w:szCs w:val="24"/>
        </w:rPr>
        <w:t>scenarios elicited several prominent shifts in spatial priorities</w:t>
      </w:r>
      <w:r w:rsidR="006B57E1">
        <w:rPr>
          <w:sz w:val="24"/>
          <w:szCs w:val="24"/>
        </w:rPr>
        <w:t xml:space="preserve"> </w:t>
      </w:r>
      <w:r w:rsidR="00B3314C">
        <w:rPr>
          <w:sz w:val="24"/>
          <w:szCs w:val="24"/>
        </w:rPr>
        <w:t xml:space="preserve">among </w:t>
      </w:r>
      <w:r w:rsidR="006B57E1">
        <w:rPr>
          <w:sz w:val="24"/>
          <w:szCs w:val="24"/>
        </w:rPr>
        <w:t xml:space="preserve">areas </w:t>
      </w:r>
      <w:r w:rsidR="00B3314C">
        <w:rPr>
          <w:sz w:val="24"/>
          <w:szCs w:val="24"/>
        </w:rPr>
        <w:t>varying in</w:t>
      </w:r>
      <w:r w:rsidR="006B57E1">
        <w:rPr>
          <w:sz w:val="24"/>
          <w:szCs w:val="24"/>
        </w:rPr>
        <w:t xml:space="preserve"> risk exposure</w:t>
      </w:r>
      <w:r w:rsidR="00DE7F8A">
        <w:rPr>
          <w:sz w:val="24"/>
          <w:szCs w:val="24"/>
        </w:rPr>
        <w:t xml:space="preserve"> </w:t>
      </w:r>
      <w:r>
        <w:rPr>
          <w:sz w:val="24"/>
          <w:szCs w:val="24"/>
        </w:rPr>
        <w:t>(Fig</w:t>
      </w:r>
      <w:r w:rsidR="00122296">
        <w:rPr>
          <w:sz w:val="24"/>
          <w:szCs w:val="24"/>
        </w:rPr>
        <w:t>.</w:t>
      </w:r>
      <w:r>
        <w:rPr>
          <w:sz w:val="24"/>
          <w:szCs w:val="24"/>
        </w:rPr>
        <w:t xml:space="preserve"> 3; Table </w:t>
      </w:r>
      <w:r w:rsidR="00C96048">
        <w:rPr>
          <w:sz w:val="24"/>
          <w:szCs w:val="24"/>
        </w:rPr>
        <w:t>S</w:t>
      </w:r>
      <w:r>
        <w:rPr>
          <w:sz w:val="24"/>
          <w:szCs w:val="24"/>
        </w:rPr>
        <w:t>2</w:t>
      </w:r>
      <w:r w:rsidR="006B57E1">
        <w:rPr>
          <w:sz w:val="24"/>
          <w:szCs w:val="24"/>
        </w:rPr>
        <w:t>)</w:t>
      </w:r>
      <w:r>
        <w:rPr>
          <w:sz w:val="24"/>
          <w:szCs w:val="24"/>
        </w:rPr>
        <w:t xml:space="preserve">. </w:t>
      </w:r>
      <w:r w:rsidR="00332606">
        <w:rPr>
          <w:sz w:val="24"/>
          <w:szCs w:val="24"/>
        </w:rPr>
        <w:t xml:space="preserve"> </w:t>
      </w:r>
      <w:r w:rsidR="00511559">
        <w:rPr>
          <w:sz w:val="24"/>
          <w:szCs w:val="24"/>
        </w:rPr>
        <w:t>In</w:t>
      </w:r>
      <w:r w:rsidR="00332606">
        <w:rPr>
          <w:sz w:val="24"/>
          <w:szCs w:val="24"/>
        </w:rPr>
        <w:t xml:space="preserve"> some </w:t>
      </w:r>
      <w:r w:rsidR="006B57E1">
        <w:rPr>
          <w:sz w:val="24"/>
          <w:szCs w:val="24"/>
        </w:rPr>
        <w:t>cases</w:t>
      </w:r>
      <w:r w:rsidR="00332606">
        <w:rPr>
          <w:sz w:val="24"/>
          <w:szCs w:val="24"/>
        </w:rPr>
        <w:t xml:space="preserve">, high risks to protected areas in weakly-governed countries could be compensated by expanding protected areas in </w:t>
      </w:r>
      <w:r w:rsidR="008A4AD9">
        <w:rPr>
          <w:sz w:val="24"/>
          <w:szCs w:val="24"/>
        </w:rPr>
        <w:t xml:space="preserve">well-governed </w:t>
      </w:r>
      <w:r w:rsidR="00332606">
        <w:rPr>
          <w:sz w:val="24"/>
          <w:szCs w:val="24"/>
        </w:rPr>
        <w:t>neighboring nations</w:t>
      </w:r>
      <w:r w:rsidR="00DE6917">
        <w:rPr>
          <w:sz w:val="24"/>
          <w:szCs w:val="24"/>
        </w:rPr>
        <w:t xml:space="preserve"> (Fig</w:t>
      </w:r>
      <w:r w:rsidR="00511559">
        <w:rPr>
          <w:sz w:val="24"/>
          <w:szCs w:val="24"/>
        </w:rPr>
        <w:t xml:space="preserve"> S6)</w:t>
      </w:r>
      <w:r w:rsidR="00332606">
        <w:rPr>
          <w:sz w:val="24"/>
          <w:szCs w:val="24"/>
        </w:rPr>
        <w:t xml:space="preserve">.  For example, challenges </w:t>
      </w:r>
      <w:r w:rsidR="00D25740">
        <w:rPr>
          <w:sz w:val="24"/>
          <w:szCs w:val="24"/>
        </w:rPr>
        <w:t>to the</w:t>
      </w:r>
      <w:r w:rsidR="00332606">
        <w:rPr>
          <w:sz w:val="24"/>
          <w:szCs w:val="24"/>
        </w:rPr>
        <w:t xml:space="preserve"> transborder conservation of </w:t>
      </w:r>
      <w:r w:rsidR="00D25740">
        <w:rPr>
          <w:sz w:val="24"/>
          <w:szCs w:val="24"/>
        </w:rPr>
        <w:t>the</w:t>
      </w:r>
      <w:r w:rsidR="00332606">
        <w:rPr>
          <w:sz w:val="24"/>
          <w:szCs w:val="24"/>
        </w:rPr>
        <w:t xml:space="preserve"> </w:t>
      </w:r>
      <w:r w:rsidR="006B57E1">
        <w:rPr>
          <w:sz w:val="24"/>
          <w:szCs w:val="24"/>
        </w:rPr>
        <w:t xml:space="preserve">wide-ranging and </w:t>
      </w:r>
      <w:r w:rsidR="00332606">
        <w:rPr>
          <w:sz w:val="24"/>
          <w:szCs w:val="24"/>
        </w:rPr>
        <w:t>IUCN-vulnerable caribou (</w:t>
      </w:r>
      <w:r w:rsidR="00332606">
        <w:rPr>
          <w:i/>
          <w:sz w:val="24"/>
          <w:szCs w:val="24"/>
        </w:rPr>
        <w:t>Rangifer tarandus</w:t>
      </w:r>
      <w:r w:rsidR="00332606">
        <w:rPr>
          <w:sz w:val="24"/>
          <w:szCs w:val="24"/>
        </w:rPr>
        <w:t>)</w:t>
      </w:r>
      <w:r w:rsidR="00D25740">
        <w:rPr>
          <w:sz w:val="24"/>
          <w:szCs w:val="24"/>
        </w:rPr>
        <w:t xml:space="preserve"> due to weak governance in Russia (Table S3) </w:t>
      </w:r>
      <w:r w:rsidR="005106B1">
        <w:rPr>
          <w:sz w:val="24"/>
          <w:szCs w:val="24"/>
        </w:rPr>
        <w:t xml:space="preserve">were </w:t>
      </w:r>
      <w:r w:rsidR="00640D82">
        <w:rPr>
          <w:sz w:val="24"/>
          <w:szCs w:val="24"/>
        </w:rPr>
        <w:t>mitigated</w:t>
      </w:r>
      <w:r w:rsidR="00D25740">
        <w:rPr>
          <w:sz w:val="24"/>
          <w:szCs w:val="24"/>
        </w:rPr>
        <w:t xml:space="preserve"> by increasing the land area protected by Finland from 16.2% to 36.4% </w:t>
      </w:r>
      <w:r>
        <w:rPr>
          <w:sz w:val="24"/>
          <w:szCs w:val="24"/>
        </w:rPr>
        <w:t>(Fig</w:t>
      </w:r>
      <w:r w:rsidR="00122296">
        <w:rPr>
          <w:sz w:val="24"/>
          <w:szCs w:val="24"/>
        </w:rPr>
        <w:t>.</w:t>
      </w:r>
      <w:r>
        <w:rPr>
          <w:sz w:val="24"/>
          <w:szCs w:val="24"/>
        </w:rPr>
        <w:t xml:space="preserve"> 4). </w:t>
      </w:r>
      <w:r w:rsidR="006B57E1">
        <w:rPr>
          <w:sz w:val="24"/>
          <w:szCs w:val="24"/>
        </w:rPr>
        <w:t xml:space="preserve"> </w:t>
      </w:r>
      <w:r w:rsidR="00D3438F">
        <w:rPr>
          <w:sz w:val="24"/>
          <w:szCs w:val="24"/>
        </w:rPr>
        <w:t>H</w:t>
      </w:r>
      <w:r w:rsidR="00511559">
        <w:rPr>
          <w:sz w:val="24"/>
          <w:szCs w:val="24"/>
        </w:rPr>
        <w:t>igh exposure to risk</w:t>
      </w:r>
      <w:r w:rsidR="00D3438F">
        <w:rPr>
          <w:sz w:val="24"/>
          <w:szCs w:val="24"/>
        </w:rPr>
        <w:t>s from land use change</w:t>
      </w:r>
      <w:r w:rsidR="006B57E1">
        <w:rPr>
          <w:sz w:val="24"/>
          <w:szCs w:val="24"/>
        </w:rPr>
        <w:t xml:space="preserve"> could be offset in a similar fashion, such as by </w:t>
      </w:r>
      <w:r w:rsidR="00DE6917">
        <w:rPr>
          <w:sz w:val="24"/>
          <w:szCs w:val="24"/>
        </w:rPr>
        <w:t xml:space="preserve">protecting </w:t>
      </w:r>
      <w:r w:rsidR="00511559">
        <w:rPr>
          <w:sz w:val="24"/>
          <w:szCs w:val="24"/>
        </w:rPr>
        <w:t xml:space="preserve">more </w:t>
      </w:r>
      <w:r w:rsidR="00DE6917">
        <w:rPr>
          <w:sz w:val="24"/>
          <w:szCs w:val="24"/>
        </w:rPr>
        <w:t>land in Liberia</w:t>
      </w:r>
      <w:r w:rsidR="00511559">
        <w:rPr>
          <w:sz w:val="24"/>
          <w:szCs w:val="24"/>
        </w:rPr>
        <w:t xml:space="preserve"> (32% rather than 22.5% in null scenario)</w:t>
      </w:r>
      <w:r w:rsidR="00DE6917">
        <w:rPr>
          <w:sz w:val="24"/>
          <w:szCs w:val="24"/>
        </w:rPr>
        <w:t xml:space="preserve"> </w:t>
      </w:r>
      <w:r w:rsidR="006B57E1">
        <w:rPr>
          <w:sz w:val="24"/>
          <w:szCs w:val="24"/>
        </w:rPr>
        <w:t xml:space="preserve">than in the </w:t>
      </w:r>
      <w:r w:rsidR="00B86B80">
        <w:rPr>
          <w:sz w:val="24"/>
          <w:szCs w:val="24"/>
        </w:rPr>
        <w:t>agriculturally intensifying</w:t>
      </w:r>
      <w:r w:rsidR="006B57E1">
        <w:rPr>
          <w:sz w:val="24"/>
          <w:szCs w:val="24"/>
        </w:rPr>
        <w:t xml:space="preserve"> nation of Sierra Leone </w:t>
      </w:r>
      <w:r w:rsidR="00DE6917">
        <w:rPr>
          <w:sz w:val="24"/>
          <w:szCs w:val="24"/>
        </w:rPr>
        <w:t xml:space="preserve">(Fig. 4).  </w:t>
      </w:r>
      <w:r w:rsidR="00026E6C">
        <w:rPr>
          <w:sz w:val="24"/>
          <w:szCs w:val="24"/>
        </w:rPr>
        <w:t>Likewise, c</w:t>
      </w:r>
      <w:r w:rsidR="00563136">
        <w:rPr>
          <w:sz w:val="24"/>
          <w:szCs w:val="24"/>
        </w:rPr>
        <w:t>limate-associated risks in</w:t>
      </w:r>
      <w:r>
        <w:rPr>
          <w:sz w:val="24"/>
          <w:szCs w:val="24"/>
        </w:rPr>
        <w:t xml:space="preserve"> Hungary and Serbia (Fig</w:t>
      </w:r>
      <w:r w:rsidR="00076D53">
        <w:rPr>
          <w:sz w:val="24"/>
          <w:szCs w:val="24"/>
        </w:rPr>
        <w:t>ure</w:t>
      </w:r>
      <w:r>
        <w:rPr>
          <w:sz w:val="24"/>
          <w:szCs w:val="24"/>
        </w:rPr>
        <w:t xml:space="preserve"> </w:t>
      </w:r>
      <w:r w:rsidR="00C96048">
        <w:rPr>
          <w:sz w:val="24"/>
          <w:szCs w:val="24"/>
        </w:rPr>
        <w:t>S</w:t>
      </w:r>
      <w:r>
        <w:rPr>
          <w:sz w:val="24"/>
          <w:szCs w:val="24"/>
        </w:rPr>
        <w:t>3)</w:t>
      </w:r>
      <w:r w:rsidR="00563136">
        <w:rPr>
          <w:sz w:val="24"/>
          <w:szCs w:val="24"/>
        </w:rPr>
        <w:t xml:space="preserve"> might be tempered by protecting twice as much land (20.4% from 10.2% in null) in</w:t>
      </w:r>
      <w:r>
        <w:rPr>
          <w:sz w:val="24"/>
          <w:szCs w:val="24"/>
        </w:rPr>
        <w:t xml:space="preserve"> nearby Kosovo</w:t>
      </w:r>
      <w:r w:rsidR="00563136">
        <w:rPr>
          <w:sz w:val="24"/>
          <w:szCs w:val="24"/>
        </w:rPr>
        <w:t>, which</w:t>
      </w:r>
      <w:r>
        <w:rPr>
          <w:sz w:val="24"/>
          <w:szCs w:val="24"/>
        </w:rPr>
        <w:t xml:space="preserve"> has lower predicted climate velocity</w:t>
      </w:r>
      <w:r w:rsidR="007E168D">
        <w:rPr>
          <w:sz w:val="24"/>
          <w:szCs w:val="24"/>
        </w:rPr>
        <w:t xml:space="preserve"> </w:t>
      </w:r>
      <w:r>
        <w:rPr>
          <w:sz w:val="24"/>
          <w:szCs w:val="24"/>
        </w:rPr>
        <w:t>(Fig</w:t>
      </w:r>
      <w:r w:rsidR="00021F02">
        <w:rPr>
          <w:sz w:val="24"/>
          <w:szCs w:val="24"/>
        </w:rPr>
        <w:t xml:space="preserve">. </w:t>
      </w:r>
      <w:r>
        <w:rPr>
          <w:sz w:val="24"/>
          <w:szCs w:val="24"/>
        </w:rPr>
        <w:t xml:space="preserve">4). </w:t>
      </w:r>
      <w:r w:rsidR="00026E6C">
        <w:rPr>
          <w:sz w:val="24"/>
          <w:szCs w:val="24"/>
        </w:rPr>
        <w:t>A</w:t>
      </w:r>
      <w:r w:rsidR="00064830">
        <w:rPr>
          <w:sz w:val="24"/>
          <w:szCs w:val="24"/>
        </w:rPr>
        <w:t xml:space="preserve">ddressing risks from </w:t>
      </w:r>
      <w:r>
        <w:rPr>
          <w:sz w:val="24"/>
          <w:szCs w:val="24"/>
        </w:rPr>
        <w:t>extreme</w:t>
      </w:r>
      <w:r w:rsidR="00064830">
        <w:rPr>
          <w:sz w:val="24"/>
          <w:szCs w:val="24"/>
        </w:rPr>
        <w:t xml:space="preserve"> weather</w:t>
      </w:r>
      <w:r>
        <w:rPr>
          <w:sz w:val="24"/>
          <w:szCs w:val="24"/>
        </w:rPr>
        <w:t xml:space="preserve"> events</w:t>
      </w:r>
      <w:r w:rsidR="007E168D">
        <w:rPr>
          <w:sz w:val="24"/>
          <w:szCs w:val="24"/>
        </w:rPr>
        <w:t xml:space="preserve"> </w:t>
      </w:r>
      <w:r w:rsidR="00036FED">
        <w:rPr>
          <w:sz w:val="24"/>
          <w:szCs w:val="24"/>
        </w:rPr>
        <w:fldChar w:fldCharType="begin"/>
      </w:r>
      <w:r w:rsidR="00227070">
        <w:rPr>
          <w:sz w:val="24"/>
          <w:szCs w:val="24"/>
        </w:rPr>
        <w:instrText xml:space="preserve"> ADDIN ZOTERO_ITEM CSL_CITATION {"citationID":"6uBjev7q","properties":{"formattedCitation":"(La Sorte et al. 2021)","plainCitation":"(La Sorte et al. 2021)","noteIndex":0},"citationItems":[{"id":2933,"uris":["http://zotero.org/users/878981/items/STX2UEC8"],"itemData":{"id":2933,"type":"article-journal","abstract":"Anthropogenic climate change has affected the frequency and duration of extreme climate events, including extreme heat events (EHE) and extreme cold events (ECE). How the frequency and duration of both EHE and ECE have changed over time within both terrestrial and marine environments globally has not been fully explored. Here, we use detrended daily estimates of minimum and maximum temperature from the ERA5 reanalysis over a 70-year period (1950–2019) to estimate the daily occurrence of EHE and ECE across the globe. We measure the frequency and duration of EHE and ECE by season across years and estimate how these measures have changed over time. Frequency and duration for both EHE and ECE presented similar patterns characterized by low spatial heterogeneity and strong seasonal variation. High EHE frequency and duration occurred within the Antarctic during the austral summer and winter and within the Arctic Ocean during the boreal winter. High ECE frequency and duration occurred within the Nearctic and Palearctic during the boreal winter and the Arctic Ocean during the boreal summer. The trend analysis presented pronounced differences between frequency and duration, high spatial heterogeneity, especially within terrestrial environments, and strong seasonal variation. Positive EHE trends, primarily in duration within marine environments, occurred during the boreal summer within the mid-latitudes of the Northern Hemisphere and during the austral summer within the mid-latitudes of the Southern Hemisphere. The eastern tropical Pacific contained positive EHE and ECE trends, primary in duration during the boreal winter. Our findings emphasize the many near-term challenges that extreme temperature events are likely to pose for human and natural systems within terrestrial and marine environments, and the need to advance our understanding of the developing long-term implications of these changing dynamics as climate change progresses.","container-title":"Climatic Change","DOI":"10.1007/s10584-021-03094-0","ISSN":"1573-1480","issue":"1","journalAbbreviation":"Climatic Change","language":"en","page":"1","source":"Springer Link","title":"Global trends in the frequency and duration of temperature extremes","volume":"166","author":[{"family":"La Sorte","given":"Frank A."},{"family":"Johnston","given":"Alison"},{"family":"Ault","given":"Toby R."}],"issued":{"date-parts":[["2021",5,1]]}}}],"schema":"https://github.com/citation-style-language/schema/raw/master/csl-citation.json"} </w:instrText>
      </w:r>
      <w:r w:rsidR="00036FED">
        <w:rPr>
          <w:sz w:val="24"/>
          <w:szCs w:val="24"/>
        </w:rPr>
        <w:fldChar w:fldCharType="separate"/>
      </w:r>
      <w:r w:rsidR="000F5AFD" w:rsidRPr="000F5AFD">
        <w:rPr>
          <w:sz w:val="24"/>
        </w:rPr>
        <w:t>(La Sorte et al. 2021)</w:t>
      </w:r>
      <w:r w:rsidR="00036FED">
        <w:rPr>
          <w:sz w:val="24"/>
          <w:szCs w:val="24"/>
        </w:rPr>
        <w:fldChar w:fldCharType="end"/>
      </w:r>
      <w:r w:rsidR="00DA6A12">
        <w:rPr>
          <w:sz w:val="24"/>
          <w:szCs w:val="24"/>
        </w:rPr>
        <w:t xml:space="preserve"> </w:t>
      </w:r>
      <w:r>
        <w:rPr>
          <w:sz w:val="24"/>
          <w:szCs w:val="24"/>
        </w:rPr>
        <w:t>(Fig</w:t>
      </w:r>
      <w:r w:rsidR="00076D53">
        <w:rPr>
          <w:sz w:val="24"/>
          <w:szCs w:val="24"/>
        </w:rPr>
        <w:t>ures</w:t>
      </w:r>
      <w:r>
        <w:rPr>
          <w:sz w:val="24"/>
          <w:szCs w:val="24"/>
        </w:rPr>
        <w:t xml:space="preserve"> </w:t>
      </w:r>
      <w:r w:rsidR="00C96048">
        <w:rPr>
          <w:sz w:val="24"/>
          <w:szCs w:val="24"/>
        </w:rPr>
        <w:t>S</w:t>
      </w:r>
      <w:r w:rsidR="007514FE">
        <w:rPr>
          <w:sz w:val="24"/>
          <w:szCs w:val="24"/>
        </w:rPr>
        <w:t>7</w:t>
      </w:r>
      <w:r w:rsidR="00233322">
        <w:rPr>
          <w:sz w:val="24"/>
          <w:szCs w:val="24"/>
        </w:rPr>
        <w:t xml:space="preserve"> – </w:t>
      </w:r>
      <w:r w:rsidR="00C96048">
        <w:rPr>
          <w:sz w:val="24"/>
          <w:szCs w:val="24"/>
        </w:rPr>
        <w:t>S</w:t>
      </w:r>
      <w:r w:rsidR="00233322">
        <w:rPr>
          <w:sz w:val="24"/>
          <w:szCs w:val="24"/>
        </w:rPr>
        <w:t>9</w:t>
      </w:r>
      <w:r>
        <w:rPr>
          <w:sz w:val="24"/>
          <w:szCs w:val="24"/>
        </w:rPr>
        <w:t xml:space="preserve">) </w:t>
      </w:r>
      <w:r w:rsidR="00064830">
        <w:rPr>
          <w:sz w:val="24"/>
          <w:szCs w:val="24"/>
        </w:rPr>
        <w:t xml:space="preserve">also required shifting some priority areas to less climatically volatile locations.  </w:t>
      </w:r>
    </w:p>
    <w:p w14:paraId="7943F204" w14:textId="396F051F" w:rsidR="00C1706F" w:rsidRDefault="00064830" w:rsidP="002E3D5D">
      <w:pPr>
        <w:spacing w:line="480" w:lineRule="auto"/>
        <w:rPr>
          <w:sz w:val="24"/>
          <w:szCs w:val="24"/>
        </w:rPr>
      </w:pPr>
      <w:r>
        <w:rPr>
          <w:sz w:val="24"/>
          <w:szCs w:val="24"/>
        </w:rPr>
        <w:t xml:space="preserve"> </w:t>
      </w:r>
    </w:p>
    <w:p w14:paraId="35DFCCE5" w14:textId="0EF792B9" w:rsidR="004921CA" w:rsidRPr="00B86B80" w:rsidRDefault="004921CA" w:rsidP="002E3D5D">
      <w:pPr>
        <w:spacing w:line="480" w:lineRule="auto"/>
        <w:rPr>
          <w:b/>
          <w:bCs/>
          <w:sz w:val="24"/>
          <w:szCs w:val="24"/>
        </w:rPr>
      </w:pPr>
      <w:r w:rsidRPr="00B86B80">
        <w:rPr>
          <w:b/>
          <w:bCs/>
          <w:sz w:val="24"/>
          <w:szCs w:val="24"/>
        </w:rPr>
        <w:t>Discussion</w:t>
      </w:r>
    </w:p>
    <w:p w14:paraId="3512D75F" w14:textId="77BE6B62" w:rsidR="00E102F3" w:rsidRDefault="00892D5D" w:rsidP="002E3D5D">
      <w:pPr>
        <w:spacing w:line="480" w:lineRule="auto"/>
        <w:ind w:firstLine="720"/>
        <w:rPr>
          <w:sz w:val="24"/>
          <w:szCs w:val="24"/>
        </w:rPr>
      </w:pPr>
      <w:r>
        <w:rPr>
          <w:sz w:val="24"/>
          <w:szCs w:val="24"/>
        </w:rPr>
        <w:t>Although a growing body of literature shows that p</w:t>
      </w:r>
      <w:r w:rsidR="00C460EF">
        <w:rPr>
          <w:sz w:val="24"/>
          <w:szCs w:val="24"/>
        </w:rPr>
        <w:t>rotected area</w:t>
      </w:r>
      <w:r>
        <w:rPr>
          <w:sz w:val="24"/>
          <w:szCs w:val="24"/>
        </w:rPr>
        <w:t>s</w:t>
      </w:r>
      <w:r w:rsidR="00C460EF">
        <w:rPr>
          <w:sz w:val="24"/>
          <w:szCs w:val="24"/>
        </w:rPr>
        <w:t xml:space="preserve"> </w:t>
      </w:r>
      <w:r>
        <w:rPr>
          <w:sz w:val="24"/>
          <w:szCs w:val="24"/>
        </w:rPr>
        <w:t>are seldom effective if subject to unmitigated risks from</w:t>
      </w:r>
      <w:r w:rsidR="00C460EF">
        <w:rPr>
          <w:sz w:val="24"/>
          <w:szCs w:val="24"/>
        </w:rPr>
        <w:t xml:space="preserve"> land use </w:t>
      </w:r>
      <w:r>
        <w:rPr>
          <w:sz w:val="24"/>
          <w:szCs w:val="24"/>
        </w:rPr>
        <w:t>change</w:t>
      </w:r>
      <w:r w:rsidR="00C460EF">
        <w:rPr>
          <w:sz w:val="24"/>
          <w:szCs w:val="24"/>
        </w:rPr>
        <w:t xml:space="preserve">, </w:t>
      </w:r>
      <w:r w:rsidR="0002287D">
        <w:rPr>
          <w:sz w:val="24"/>
          <w:szCs w:val="24"/>
        </w:rPr>
        <w:t>weak</w:t>
      </w:r>
      <w:r w:rsidR="00C460EF">
        <w:rPr>
          <w:sz w:val="24"/>
          <w:szCs w:val="24"/>
        </w:rPr>
        <w:t xml:space="preserve"> governance </w:t>
      </w:r>
      <w:r w:rsidR="008B7C3E">
        <w:rPr>
          <w:sz w:val="24"/>
          <w:szCs w:val="24"/>
        </w:rPr>
        <w:t xml:space="preserve">and </w:t>
      </w:r>
      <w:r w:rsidR="00C460EF">
        <w:rPr>
          <w:sz w:val="24"/>
          <w:szCs w:val="24"/>
        </w:rPr>
        <w:t>climate change</w:t>
      </w:r>
      <w:r w:rsidR="00B229E6">
        <w:rPr>
          <w:sz w:val="24"/>
          <w:szCs w:val="24"/>
        </w:rPr>
        <w:t xml:space="preserve"> </w:t>
      </w:r>
      <w:r w:rsidR="00F12711">
        <w:rPr>
          <w:color w:val="000000"/>
          <w:sz w:val="24"/>
          <w:szCs w:val="24"/>
        </w:rPr>
        <w:fldChar w:fldCharType="begin"/>
      </w:r>
      <w:r w:rsidR="004A1027">
        <w:rPr>
          <w:color w:val="000000"/>
          <w:sz w:val="24"/>
          <w:szCs w:val="24"/>
        </w:rPr>
        <w:instrText xml:space="preserve"> ADDIN ZOTERO_ITEM CSL_CITATION {"citationID":"Cz4PSFlu","properties":{"formattedCitation":"(Schulze et al. 2018; Tesfaw et al. 2018; Maxwell et al. 2019)","plainCitation":"(Schulze et al. 2018; Tesfaw et al. 2018; Maxwell et al. 2019)","noteIndex":0},"citationItems":[{"id":784,"uris":["http://zotero.org/users/878981/items/SNVLICL8"],"itemData":{"id":784,"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id":788,"uris":["http://zotero.org/users/878981/items/TLMCALYG"],"itemData":{"id":788,"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id":732,"uris":["http://zotero.org/users/878981/items/B9RRAI3Q"],"itemData":{"id":732,"type":"article-journal","abstract":"Aim Many conservation efforts now focus on mitigating biodiversity loss due to climate change. While a focus on impacts from mean, long-term changes in climate is warranted, the vast majority of conservation plans largely ignore another key factor of climate change—changes in the frequency and intensity of extreme weather and climate events. A typology of the full range and severity of ecological responses to extreme events would help underpin tracking of their impacts. Location Global. Methods Here, we review 519 observational studies of ecological responses to extreme events between 1941 and 2015. We include responses from amphibians, birds, fish, invertebrates, mammals, plants and reptiles to cyclones, drought, flood, cold waves and heat waves. Results Negative ecological responses were the most commonly reported, accounting for 57% of all documented responses. There were over 100 cases of a &gt;25% population decline and 31 cases of local extirpation. Sixty per cent of the studies in our review observed ecological responses for more than 1 year, and of the studies that monitored species or ecosystem recovery following exposure to an extreme event, 38% showed species or ecosystems did not recover to pre-disturbance levels. Main conclusions Extreme weather and climate events have profound implications for species and ecosystem management. We discuss current conceptual challenges associated with incorporating extreme events into conservation planning efforts, which include how to quantify species sensitivity and adaptive capacity to extreme events, how to account for interactions between extreme events and other stressors, and how to maximize adaptive capacity to more frequent and intense extreme events.","container-title":"Diversity and Distributions","DOI":"https://doi.org/10.1111/ddi.12878","ISSN":"1472-4642","issue":"4","language":"en","note":"_eprint: https://onlinelibrary.wiley.com/doi/pdf/10.1111/ddi.12878","page":"613-625","source":"Wiley Online Library","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 M."}],"issued":{"date-parts":[["2019"]]}}}],"schema":"https://github.com/citation-style-language/schema/raw/master/csl-citation.json"} </w:instrText>
      </w:r>
      <w:r w:rsidR="00F12711">
        <w:rPr>
          <w:color w:val="000000"/>
          <w:sz w:val="24"/>
          <w:szCs w:val="24"/>
        </w:rPr>
        <w:fldChar w:fldCharType="separate"/>
      </w:r>
      <w:r w:rsidR="000F5AFD" w:rsidRPr="000F5AFD">
        <w:rPr>
          <w:sz w:val="24"/>
        </w:rPr>
        <w:t>(Schulze et al. 2018; Tesfaw et al. 2018; Maxwell et al. 2019)</w:t>
      </w:r>
      <w:r w:rsidR="00F12711">
        <w:rPr>
          <w:color w:val="000000"/>
          <w:sz w:val="24"/>
          <w:szCs w:val="24"/>
        </w:rPr>
        <w:fldChar w:fldCharType="end"/>
      </w:r>
      <w:r>
        <w:rPr>
          <w:sz w:val="24"/>
          <w:szCs w:val="24"/>
        </w:rPr>
        <w:t xml:space="preserve">, </w:t>
      </w:r>
      <w:r w:rsidR="00544D4D" w:rsidRPr="00544D4D">
        <w:rPr>
          <w:sz w:val="24"/>
          <w:szCs w:val="24"/>
        </w:rPr>
        <w:t>most systematic conservation planning efforts prioritize land based on ecological value and some measure of cost</w:t>
      </w:r>
      <w:r w:rsidR="008B7C3E">
        <w:rPr>
          <w:sz w:val="24"/>
          <w:szCs w:val="24"/>
        </w:rPr>
        <w:t>.</w:t>
      </w:r>
      <w:r w:rsidR="00C460EF">
        <w:rPr>
          <w:sz w:val="24"/>
          <w:szCs w:val="24"/>
        </w:rPr>
        <w:t xml:space="preserve"> </w:t>
      </w:r>
      <w:r w:rsidR="00246B50">
        <w:rPr>
          <w:sz w:val="24"/>
          <w:szCs w:val="24"/>
        </w:rPr>
        <w:t xml:space="preserve">We show </w:t>
      </w:r>
      <w:r w:rsidR="00142091">
        <w:rPr>
          <w:sz w:val="24"/>
          <w:szCs w:val="24"/>
        </w:rPr>
        <w:t>how</w:t>
      </w:r>
      <w:r w:rsidR="005F7B4F">
        <w:rPr>
          <w:sz w:val="24"/>
          <w:szCs w:val="24"/>
        </w:rPr>
        <w:t xml:space="preserve"> </w:t>
      </w:r>
      <w:r w:rsidR="00246B50">
        <w:rPr>
          <w:sz w:val="24"/>
          <w:szCs w:val="24"/>
        </w:rPr>
        <w:t>only small (1.6%) increases in land area</w:t>
      </w:r>
      <w:r w:rsidR="0023706C">
        <w:rPr>
          <w:sz w:val="24"/>
          <w:szCs w:val="24"/>
        </w:rPr>
        <w:t xml:space="preserve">, but importantly a change in the spatial configuration of where protected areas are places, </w:t>
      </w:r>
      <w:r w:rsidR="00531AAB">
        <w:rPr>
          <w:sz w:val="24"/>
          <w:szCs w:val="24"/>
        </w:rPr>
        <w:t>may reduce the vulnerability of</w:t>
      </w:r>
      <w:r w:rsidR="00246B50">
        <w:rPr>
          <w:sz w:val="24"/>
          <w:szCs w:val="24"/>
        </w:rPr>
        <w:t xml:space="preserve"> protected areas</w:t>
      </w:r>
      <w:r w:rsidR="00531AAB">
        <w:rPr>
          <w:sz w:val="24"/>
          <w:szCs w:val="24"/>
        </w:rPr>
        <w:t xml:space="preserve"> to future threats</w:t>
      </w:r>
      <w:r w:rsidR="00246B50">
        <w:rPr>
          <w:sz w:val="24"/>
          <w:szCs w:val="24"/>
        </w:rPr>
        <w:t xml:space="preserve"> if risk are explicitly considered during planning stages</w:t>
      </w:r>
      <w:r w:rsidR="00142091">
        <w:rPr>
          <w:sz w:val="24"/>
          <w:szCs w:val="24"/>
        </w:rPr>
        <w:t xml:space="preserve"> </w:t>
      </w:r>
      <w:r w:rsidR="006508C2" w:rsidRPr="00CB6C0D">
        <w:rPr>
          <w:sz w:val="24"/>
          <w:szCs w:val="24"/>
        </w:rPr>
        <w:t>(Fig</w:t>
      </w:r>
      <w:r w:rsidR="006508C2">
        <w:rPr>
          <w:sz w:val="24"/>
          <w:szCs w:val="24"/>
        </w:rPr>
        <w:t>.</w:t>
      </w:r>
      <w:r w:rsidR="006508C2" w:rsidRPr="00CB6C0D">
        <w:rPr>
          <w:sz w:val="24"/>
          <w:szCs w:val="24"/>
        </w:rPr>
        <w:t xml:space="preserve"> 1).</w:t>
      </w:r>
      <w:r w:rsidR="00EA5CA0">
        <w:rPr>
          <w:sz w:val="24"/>
          <w:szCs w:val="24"/>
        </w:rPr>
        <w:t xml:space="preserve"> </w:t>
      </w:r>
      <w:r w:rsidR="00EA4184">
        <w:rPr>
          <w:sz w:val="24"/>
          <w:szCs w:val="24"/>
        </w:rPr>
        <w:t xml:space="preserve">Across all </w:t>
      </w:r>
      <w:r w:rsidR="00EA4184">
        <w:rPr>
          <w:sz w:val="24"/>
          <w:szCs w:val="24"/>
        </w:rPr>
        <w:lastRenderedPageBreak/>
        <w:t>planning scenarios, we identified 8.5 million km</w:t>
      </w:r>
      <w:r w:rsidR="00EA4184">
        <w:rPr>
          <w:sz w:val="24"/>
          <w:szCs w:val="24"/>
          <w:vertAlign w:val="superscript"/>
        </w:rPr>
        <w:t xml:space="preserve">2 </w:t>
      </w:r>
      <w:r w:rsidR="00EA4184">
        <w:rPr>
          <w:sz w:val="24"/>
          <w:szCs w:val="24"/>
        </w:rPr>
        <w:t>of priority lands that either uniquely contributed to conservation targets (e.g., high endemism) or were resilient to</w:t>
      </w:r>
      <w:r w:rsidR="00341B30">
        <w:rPr>
          <w:sz w:val="24"/>
          <w:szCs w:val="24"/>
        </w:rPr>
        <w:t xml:space="preserve"> the</w:t>
      </w:r>
      <w:r w:rsidR="00EA4184">
        <w:rPr>
          <w:sz w:val="24"/>
          <w:szCs w:val="24"/>
        </w:rPr>
        <w:t xml:space="preserve"> risks </w:t>
      </w:r>
      <w:r w:rsidR="00341B30">
        <w:rPr>
          <w:sz w:val="24"/>
          <w:szCs w:val="24"/>
        </w:rPr>
        <w:t xml:space="preserve">we </w:t>
      </w:r>
      <w:r w:rsidR="00EA4184">
        <w:rPr>
          <w:sz w:val="24"/>
          <w:szCs w:val="24"/>
        </w:rPr>
        <w:t xml:space="preserve">modeled.  </w:t>
      </w:r>
      <w:r w:rsidR="00341B30">
        <w:rPr>
          <w:sz w:val="24"/>
          <w:szCs w:val="24"/>
        </w:rPr>
        <w:t xml:space="preserve">Countries with large proportions of land already in protection (e.g., Brazil with &gt;30%) </w:t>
      </w:r>
      <w:r w:rsidR="00E102F3">
        <w:rPr>
          <w:sz w:val="24"/>
          <w:szCs w:val="24"/>
        </w:rPr>
        <w:t>also</w:t>
      </w:r>
      <w:r w:rsidR="00341B30">
        <w:rPr>
          <w:sz w:val="24"/>
          <w:szCs w:val="24"/>
        </w:rPr>
        <w:t xml:space="preserve"> had similar priorities for risk vs. null scenarios. </w:t>
      </w:r>
      <w:r w:rsidR="00E102F3">
        <w:rPr>
          <w:sz w:val="24"/>
          <w:szCs w:val="24"/>
        </w:rPr>
        <w:t xml:space="preserve"> Such</w:t>
      </w:r>
      <w:r w:rsidR="00EA4184">
        <w:rPr>
          <w:sz w:val="24"/>
          <w:szCs w:val="24"/>
        </w:rPr>
        <w:t xml:space="preserve"> shared priority areas </w:t>
      </w:r>
      <w:r w:rsidR="00E102F3">
        <w:rPr>
          <w:sz w:val="24"/>
          <w:szCs w:val="24"/>
        </w:rPr>
        <w:t xml:space="preserve">across planning scenarios </w:t>
      </w:r>
      <w:r w:rsidR="00EA4184">
        <w:rPr>
          <w:sz w:val="24"/>
          <w:szCs w:val="24"/>
        </w:rPr>
        <w:t xml:space="preserve">are likely to provide good return on conservation investments.  </w:t>
      </w:r>
    </w:p>
    <w:p w14:paraId="29775261" w14:textId="0AE9F39E" w:rsidR="00C36837" w:rsidRDefault="00E102F3" w:rsidP="002E3D5D">
      <w:pPr>
        <w:spacing w:line="480" w:lineRule="auto"/>
        <w:ind w:firstLine="720"/>
        <w:rPr>
          <w:sz w:val="24"/>
          <w:szCs w:val="24"/>
        </w:rPr>
      </w:pPr>
      <w:r>
        <w:rPr>
          <w:sz w:val="24"/>
          <w:szCs w:val="24"/>
        </w:rPr>
        <w:t xml:space="preserve">Despite modest differences across scenarios in the global land area required to conserve terrestrial vertebrates, </w:t>
      </w:r>
      <w:r w:rsidR="00B22E8F">
        <w:rPr>
          <w:sz w:val="24"/>
          <w:szCs w:val="24"/>
        </w:rPr>
        <w:t xml:space="preserve">shifts in the locations of priority areas sometimes resulted in </w:t>
      </w:r>
      <w:r>
        <w:rPr>
          <w:sz w:val="24"/>
          <w:szCs w:val="24"/>
        </w:rPr>
        <w:t xml:space="preserve">substantial increases within </w:t>
      </w:r>
      <w:r w:rsidR="00B22E8F">
        <w:rPr>
          <w:sz w:val="24"/>
          <w:szCs w:val="24"/>
        </w:rPr>
        <w:t xml:space="preserve">any given nation.  </w:t>
      </w:r>
      <w:r w:rsidR="004B406B">
        <w:rPr>
          <w:sz w:val="24"/>
          <w:szCs w:val="24"/>
        </w:rPr>
        <w:t>These asymmetries highlight</w:t>
      </w:r>
      <w:r w:rsidR="00066912">
        <w:rPr>
          <w:sz w:val="24"/>
          <w:szCs w:val="24"/>
        </w:rPr>
        <w:t xml:space="preserve"> the </w:t>
      </w:r>
      <w:r w:rsidR="00D0362E">
        <w:rPr>
          <w:sz w:val="24"/>
          <w:szCs w:val="24"/>
        </w:rPr>
        <w:t xml:space="preserve">importance of </w:t>
      </w:r>
      <w:r w:rsidR="009236EE">
        <w:rPr>
          <w:sz w:val="24"/>
          <w:szCs w:val="24"/>
        </w:rPr>
        <w:t>cross-jurisdictional coordination to promote collaboration and improve the effectiveness</w:t>
      </w:r>
      <w:r w:rsidR="00D0362E">
        <w:rPr>
          <w:sz w:val="24"/>
          <w:szCs w:val="24"/>
        </w:rPr>
        <w:t xml:space="preserve"> </w:t>
      </w:r>
      <w:r w:rsidR="00B57720">
        <w:rPr>
          <w:sz w:val="24"/>
          <w:szCs w:val="24"/>
        </w:rPr>
        <w:t xml:space="preserve">of </w:t>
      </w:r>
      <w:r w:rsidR="00D0362E">
        <w:rPr>
          <w:sz w:val="24"/>
          <w:szCs w:val="24"/>
        </w:rPr>
        <w:t>protected area systems</w:t>
      </w:r>
      <w:r w:rsidR="004649E8">
        <w:rPr>
          <w:sz w:val="24"/>
          <w:szCs w:val="24"/>
        </w:rPr>
        <w:t xml:space="preserve"> </w:t>
      </w:r>
      <w:r w:rsidR="004649E8">
        <w:rPr>
          <w:sz w:val="24"/>
          <w:szCs w:val="24"/>
        </w:rPr>
        <w:fldChar w:fldCharType="begin"/>
      </w:r>
      <w:r w:rsidR="004649E8">
        <w:rPr>
          <w:sz w:val="24"/>
          <w:szCs w:val="24"/>
        </w:rPr>
        <w:instrText xml:space="preserve"> ADDIN ZOTERO_ITEM CSL_CITATION {"citationID":"un8xJs07","properties":{"formattedCitation":"(Dallimer &amp; Strange 2015)","plainCitation":"(Dallimer &amp; Strange 2015)","noteIndex":0},"citationItems":[{"id":780,"uris":["http://zotero.org/users/878981/items/IJABC9IU"],"itemData":{"id":780,"type":"article-journal","container-title":"Trends in Ecology &amp; Evolution","issue":"3","note":"publisher: Elsevier","page":"132–139","source":"Google Scholar","title":"Why socio-political borders and boundaries matter in conservation","volume":"30","author":[{"family":"Dallimer","given":"Martin"},{"family":"Strange","given":"Niels"}],"issued":{"date-parts":[["2015"]]}}}],"schema":"https://github.com/citation-style-language/schema/raw/master/csl-citation.json"} </w:instrText>
      </w:r>
      <w:r w:rsidR="004649E8">
        <w:rPr>
          <w:sz w:val="24"/>
          <w:szCs w:val="24"/>
        </w:rPr>
        <w:fldChar w:fldCharType="separate"/>
      </w:r>
      <w:r w:rsidR="000F5AFD" w:rsidRPr="000F5AFD">
        <w:rPr>
          <w:sz w:val="24"/>
        </w:rPr>
        <w:t>(Dallimer &amp; Strange 2015)</w:t>
      </w:r>
      <w:r w:rsidR="004649E8">
        <w:rPr>
          <w:sz w:val="24"/>
          <w:szCs w:val="24"/>
        </w:rPr>
        <w:fldChar w:fldCharType="end"/>
      </w:r>
      <w:r w:rsidR="00D0362E">
        <w:rPr>
          <w:sz w:val="24"/>
          <w:szCs w:val="24"/>
        </w:rPr>
        <w:t xml:space="preserve">. </w:t>
      </w:r>
      <w:r w:rsidR="001A1944">
        <w:rPr>
          <w:sz w:val="24"/>
          <w:szCs w:val="24"/>
        </w:rPr>
        <w:t xml:space="preserve"> </w:t>
      </w:r>
      <w:r w:rsidR="00C85FC4">
        <w:rPr>
          <w:sz w:val="24"/>
          <w:szCs w:val="24"/>
        </w:rPr>
        <w:t xml:space="preserve">In regions where nations vary widely in exposure to risks, coordination may provide opportunity to offset or otherwise mitigate risks by adjusting the geographic locations and/or boundaries of protected areas.  </w:t>
      </w:r>
      <w:r w:rsidR="00C35785">
        <w:rPr>
          <w:sz w:val="24"/>
          <w:szCs w:val="24"/>
        </w:rPr>
        <w:t>C</w:t>
      </w:r>
      <w:r w:rsidR="00D0362E">
        <w:rPr>
          <w:sz w:val="24"/>
          <w:szCs w:val="24"/>
        </w:rPr>
        <w:t>ooperative governance frameworks</w:t>
      </w:r>
      <w:r w:rsidR="001057B2">
        <w:rPr>
          <w:sz w:val="24"/>
          <w:szCs w:val="24"/>
        </w:rPr>
        <w:t xml:space="preserve"> </w:t>
      </w:r>
      <w:r w:rsidR="0001474F">
        <w:rPr>
          <w:sz w:val="24"/>
          <w:szCs w:val="24"/>
        </w:rPr>
        <w:fldChar w:fldCharType="begin"/>
      </w:r>
      <w:r w:rsidR="00227070">
        <w:rPr>
          <w:sz w:val="24"/>
          <w:szCs w:val="24"/>
        </w:rPr>
        <w:instrText xml:space="preserve"> ADDIN ZOTERO_ITEM CSL_CITATION {"citationID":"v5ThmbZw","properties":{"formattedCitation":"(Miller et al. 2019)","plainCitation":"(Miller et al. 2019)","noteIndex":0},"citationItems":[{"id":779,"uris":["http://zotero.org/users/878981/items/FKYS6N8W"],"itemData":{"id":779,"type":"article-journal","container-title":"Conservation Science and Practice","issue":"8","note":"publisher: Wiley Online Library","page":"e58","source":"Google Scholar","title":"A framework for improving the cross-jurisdictional governance of a marine migratory species","volume":"1","author":[{"family":"Miller","given":"Rachel L."},{"family":"Marsh","given":"Helene"},{"family":"Benham","given":"Claudia"},{"family":"Hamann","given":"Mark"}],"issued":{"date-parts":[["2019"]]}}}],"schema":"https://github.com/citation-style-language/schema/raw/master/csl-citation.json"} </w:instrText>
      </w:r>
      <w:r w:rsidR="0001474F">
        <w:rPr>
          <w:sz w:val="24"/>
          <w:szCs w:val="24"/>
        </w:rPr>
        <w:fldChar w:fldCharType="separate"/>
      </w:r>
      <w:r w:rsidR="000F5AFD" w:rsidRPr="000F5AFD">
        <w:rPr>
          <w:sz w:val="24"/>
        </w:rPr>
        <w:t>(Miller et al. 2019)</w:t>
      </w:r>
      <w:r w:rsidR="0001474F">
        <w:rPr>
          <w:sz w:val="24"/>
          <w:szCs w:val="24"/>
        </w:rPr>
        <w:fldChar w:fldCharType="end"/>
      </w:r>
      <w:r w:rsidR="00D0362E">
        <w:rPr>
          <w:sz w:val="24"/>
          <w:szCs w:val="24"/>
        </w:rPr>
        <w:t xml:space="preserve"> are especially important for countries supporting</w:t>
      </w:r>
      <w:r w:rsidR="00276948">
        <w:rPr>
          <w:sz w:val="24"/>
          <w:szCs w:val="24"/>
        </w:rPr>
        <w:t xml:space="preserve"> </w:t>
      </w:r>
      <w:r w:rsidR="00D0362E">
        <w:rPr>
          <w:sz w:val="24"/>
          <w:szCs w:val="24"/>
        </w:rPr>
        <w:t xml:space="preserve">wide-ranging species that are expected to be impacted by climate, </w:t>
      </w:r>
      <w:r w:rsidR="003A78D6">
        <w:rPr>
          <w:sz w:val="24"/>
          <w:szCs w:val="24"/>
        </w:rPr>
        <w:t>land use</w:t>
      </w:r>
      <w:r w:rsidR="00D0362E">
        <w:rPr>
          <w:sz w:val="24"/>
          <w:szCs w:val="24"/>
        </w:rPr>
        <w:t>, and governance risk across borders</w:t>
      </w:r>
      <w:r w:rsidR="00276948">
        <w:t xml:space="preserve"> </w:t>
      </w:r>
      <w:r w:rsidR="00D0362E">
        <w:rPr>
          <w:sz w:val="24"/>
          <w:szCs w:val="24"/>
        </w:rPr>
        <w:t>(Fig</w:t>
      </w:r>
      <w:r w:rsidR="00021F02">
        <w:rPr>
          <w:sz w:val="24"/>
          <w:szCs w:val="24"/>
        </w:rPr>
        <w:t>.</w:t>
      </w:r>
      <w:r w:rsidR="00D0362E">
        <w:rPr>
          <w:sz w:val="24"/>
          <w:szCs w:val="24"/>
        </w:rPr>
        <w:t xml:space="preserve"> 3). These governance frameworks, both within and among</w:t>
      </w:r>
      <w:r w:rsidR="00276948">
        <w:t xml:space="preserve"> </w:t>
      </w:r>
      <w:r w:rsidR="00D0362E">
        <w:rPr>
          <w:sz w:val="24"/>
          <w:szCs w:val="24"/>
        </w:rPr>
        <w:t>countries, would need to be developed in an environmentally just and equitable way to deliver benefits to biodiversity and local communities</w:t>
      </w:r>
      <w:r w:rsidR="001057B2">
        <w:rPr>
          <w:sz w:val="24"/>
          <w:szCs w:val="24"/>
        </w:rPr>
        <w:t xml:space="preserve"> </w:t>
      </w:r>
      <w:r w:rsidR="00BA2A46">
        <w:rPr>
          <w:sz w:val="24"/>
          <w:szCs w:val="24"/>
        </w:rPr>
        <w:fldChar w:fldCharType="begin"/>
      </w:r>
      <w:r w:rsidR="00227070">
        <w:rPr>
          <w:sz w:val="24"/>
          <w:szCs w:val="24"/>
        </w:rPr>
        <w:instrText xml:space="preserve"> ADDIN ZOTERO_ITEM CSL_CITATION {"citationID":"LmXn2D8v","properties":{"formattedCitation":"(Martin et al. 2013)","plainCitation":"(Martin et al. 2013)","noteIndex":0},"citationItems":[{"id":742,"uris":["http://zotero.org/users/878981/items/8KPTQJRX"],"itemData":{"id":742,"type":"article-journal","abstract":"This paper explores the potential for an environmental justice framing to shed new light on conservation controversies. We argue that, in order to make such progress, environmental justice analysis will need to provide a ‘difference-friendly’ conception of justice and that this will necessarily involve moving beyond dominant liberal conceptions of distributional fairness. We are largely welcoming of global deployments of distributive justice principles. However, we also explore the dangers of focusing on distribution alone, questioning the assumption of positive relationships between benefit sharing and more culturally defined dimensions of justice such as recognition. The limits of access and benefit sharing for delivering justice writ large is that it can disenfranchise people who are less well equipped or less willing to navigate its prevailing system of knowledge. We argue that, especially in the context of resource poverty, efforts to improve distribution can require potential beneficiaries to assimilate to dominant discourses of society and nature. Such conditionality can contract the opportunities for local and autonomous constructions of ‘different’ ways of knowing nature, and in doing so may also contract possibilities for flourishing biodiversities.","container-title":"The Geographical Journal","DOI":"https://doi.org/10.1111/geoj.12018","ISSN":"1475-4959","issue":"2","language":"en","note":"_eprint: https://rgs-ibg.onlinelibrary.wiley.com/doi/pdf/10.1111/geoj.12018","page":"122-131","source":"Wiley Online Library","title":"Global environmental justice and biodiversity conservation","volume":"179","author":[{"family":"Martin","given":"Adrian"},{"family":"McGuire","given":"Shawn"},{"family":"Sullivan","given":"Sian"}],"issued":{"date-parts":[["2013"]]}}}],"schema":"https://github.com/citation-style-language/schema/raw/master/csl-citation.json"} </w:instrText>
      </w:r>
      <w:r w:rsidR="00BA2A46">
        <w:rPr>
          <w:sz w:val="24"/>
          <w:szCs w:val="24"/>
        </w:rPr>
        <w:fldChar w:fldCharType="separate"/>
      </w:r>
      <w:r w:rsidR="000F5AFD" w:rsidRPr="000F5AFD">
        <w:rPr>
          <w:sz w:val="24"/>
        </w:rPr>
        <w:t>(Martin et al. 2013)</w:t>
      </w:r>
      <w:r w:rsidR="00BA2A46">
        <w:rPr>
          <w:sz w:val="24"/>
          <w:szCs w:val="24"/>
        </w:rPr>
        <w:fldChar w:fldCharType="end"/>
      </w:r>
      <w:r w:rsidR="00D0362E">
        <w:rPr>
          <w:sz w:val="24"/>
          <w:szCs w:val="24"/>
        </w:rPr>
        <w:t>.</w:t>
      </w:r>
      <w:r w:rsidR="00C36837">
        <w:rPr>
          <w:sz w:val="24"/>
          <w:szCs w:val="24"/>
        </w:rPr>
        <w:t xml:space="preserve">  </w:t>
      </w:r>
    </w:p>
    <w:p w14:paraId="714EB881" w14:textId="44947A95" w:rsidR="00AA3A88" w:rsidRDefault="00E3363E" w:rsidP="002E3D5D">
      <w:pPr>
        <w:spacing w:line="480" w:lineRule="auto"/>
        <w:ind w:firstLine="720"/>
        <w:rPr>
          <w:color w:val="000000"/>
          <w:sz w:val="24"/>
          <w:szCs w:val="24"/>
        </w:rPr>
      </w:pPr>
      <w:r>
        <w:rPr>
          <w:sz w:val="24"/>
          <w:szCs w:val="24"/>
        </w:rPr>
        <w:t xml:space="preserve">A novel contribution of our framework is that it </w:t>
      </w:r>
      <w:r w:rsidR="00566435">
        <w:rPr>
          <w:sz w:val="24"/>
          <w:szCs w:val="24"/>
        </w:rPr>
        <w:t>explicitly incorporate</w:t>
      </w:r>
      <w:r>
        <w:rPr>
          <w:sz w:val="24"/>
          <w:szCs w:val="24"/>
        </w:rPr>
        <w:t>s</w:t>
      </w:r>
      <w:r w:rsidR="00566435">
        <w:rPr>
          <w:sz w:val="24"/>
          <w:szCs w:val="24"/>
        </w:rPr>
        <w:t xml:space="preserve"> multiple risk factors at the same time. </w:t>
      </w:r>
      <w:r w:rsidR="00D0362E">
        <w:rPr>
          <w:sz w:val="24"/>
          <w:szCs w:val="24"/>
        </w:rPr>
        <w:t xml:space="preserve">Previous work has incorporated </w:t>
      </w:r>
      <w:r w:rsidR="00D86C23">
        <w:rPr>
          <w:sz w:val="24"/>
          <w:szCs w:val="24"/>
        </w:rPr>
        <w:t xml:space="preserve">single </w:t>
      </w:r>
      <w:r w:rsidR="00D0362E">
        <w:rPr>
          <w:sz w:val="24"/>
          <w:szCs w:val="24"/>
        </w:rPr>
        <w:t>risk factors analogous to those we used, including governance</w:t>
      </w:r>
      <w:r w:rsidR="00CC50A4">
        <w:rPr>
          <w:sz w:val="24"/>
          <w:szCs w:val="24"/>
        </w:rPr>
        <w:t xml:space="preserve"> </w:t>
      </w:r>
      <w:r w:rsidR="00CC50A4">
        <w:rPr>
          <w:sz w:val="24"/>
          <w:szCs w:val="24"/>
        </w:rPr>
        <w:fldChar w:fldCharType="begin"/>
      </w:r>
      <w:r w:rsidR="00227070">
        <w:rPr>
          <w:sz w:val="24"/>
          <w:szCs w:val="24"/>
        </w:rPr>
        <w:instrText xml:space="preserve"> ADDIN ZOTERO_ITEM CSL_CITATION {"citationID":"oF8wrLTp","properties":{"formattedCitation":"(Mascia &amp; Pailler 2011; Eklund &amp; Cabeza-Jaimejuan 2017)","plainCitation":"(Mascia &amp; Pailler 2011; Eklund &amp; Cabeza-Jaimejuan 2017)","noteIndex":0},"citationItems":[{"id":1113,"uris":["http://zotero.org/users/878981/items/5ESHQ8QG"],"itemData":{"id":1113,"type":"article-journal","container-title":"Conservation Letters","DOI":"10.1111/j.1755-263X.2010.00147.x","ISSN":"1755-263X","issue":"1","note":"publisher: Blackwell Publishing Inc\nCitation Key: CONL:CONL147","page":"9-20","title":"Protected area downgrading, downsizing, and degazettement (PADDD) and its conservation implications","volume":"4","author":[{"family":"Mascia","given":"Michael B"},{"family":"Pailler","given":"Sharon"}],"issued":{"date-parts":[["2011"]]}}},{"id":793,"uris":["http://zotero.org/users/878981/items/HUE6CQIP"],"itemData":{"id":793,"type":"article-journal","container-title":"Annals of the New York Academy of Sciences","source":"Google Scholar","title":"Quality of governance and effectiveness of protected areas: crucial concepts for conservation planning","title-short":"Quality of governance and effectiveness of protected areas","author":[{"family":"Eklund","given":"Johanna Fredrika"},{"family":"Cabeza-Jaimejuan","given":"Maria Del Mar"}],"issued":{"date-parts":[["2017"]]}}}],"schema":"https://github.com/citation-style-language/schema/raw/master/csl-citation.json"} </w:instrText>
      </w:r>
      <w:r w:rsidR="00CC50A4">
        <w:rPr>
          <w:sz w:val="24"/>
          <w:szCs w:val="24"/>
        </w:rPr>
        <w:fldChar w:fldCharType="separate"/>
      </w:r>
      <w:r w:rsidR="000F5AFD" w:rsidRPr="000F5AFD">
        <w:rPr>
          <w:sz w:val="24"/>
        </w:rPr>
        <w:t>(Mascia &amp; Pailler 2011; Eklund &amp; Cabeza-Jaimejuan 2017)</w:t>
      </w:r>
      <w:r w:rsidR="00CC50A4">
        <w:rPr>
          <w:sz w:val="24"/>
          <w:szCs w:val="24"/>
        </w:rPr>
        <w:fldChar w:fldCharType="end"/>
      </w:r>
      <w:r w:rsidR="00D0362E">
        <w:rPr>
          <w:sz w:val="24"/>
          <w:szCs w:val="24"/>
        </w:rPr>
        <w:t>, climate change</w:t>
      </w:r>
      <w:r w:rsidR="00187FE5">
        <w:rPr>
          <w:sz w:val="24"/>
          <w:szCs w:val="24"/>
        </w:rPr>
        <w:t xml:space="preserve"> </w:t>
      </w:r>
      <w:r w:rsidR="00051151">
        <w:rPr>
          <w:sz w:val="24"/>
          <w:szCs w:val="24"/>
        </w:rPr>
        <w:fldChar w:fldCharType="begin"/>
      </w:r>
      <w:r w:rsidR="00227070">
        <w:rPr>
          <w:sz w:val="24"/>
          <w:szCs w:val="24"/>
        </w:rPr>
        <w:instrText xml:space="preserve"> ADDIN ZOTERO_ITEM CSL_CITATION {"citationID":"RUQULO3z","properties":{"formattedCitation":"(Hoffmann et al. 2019)","plainCitation":"(Hoffmann et al. 2019)","noteIndex":0},"citationItems":[{"id":791,"uris":["http://zotero.org/users/878981/items/YR7HKC6V"],"itemData":{"id":791,"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instrText>
      </w:r>
      <w:r w:rsidR="00051151">
        <w:rPr>
          <w:sz w:val="24"/>
          <w:szCs w:val="24"/>
        </w:rPr>
        <w:fldChar w:fldCharType="separate"/>
      </w:r>
      <w:r w:rsidR="000F5AFD" w:rsidRPr="000F5AFD">
        <w:rPr>
          <w:sz w:val="24"/>
        </w:rPr>
        <w:t>(Hoffmann et al. 2019)</w:t>
      </w:r>
      <w:r w:rsidR="00051151">
        <w:rPr>
          <w:sz w:val="24"/>
          <w:szCs w:val="24"/>
        </w:rPr>
        <w:fldChar w:fldCharType="end"/>
      </w:r>
      <w:r w:rsidR="00D0362E">
        <w:rPr>
          <w:sz w:val="24"/>
          <w:szCs w:val="24"/>
        </w:rPr>
        <w:t xml:space="preserve"> and </w:t>
      </w:r>
      <w:r w:rsidR="003A78D6">
        <w:rPr>
          <w:sz w:val="24"/>
          <w:szCs w:val="24"/>
        </w:rPr>
        <w:t>land use</w:t>
      </w:r>
      <w:r w:rsidR="00D0362E">
        <w:rPr>
          <w:sz w:val="24"/>
          <w:szCs w:val="24"/>
        </w:rPr>
        <w:t xml:space="preserve"> change</w:t>
      </w:r>
      <w:r w:rsidR="00F64B15">
        <w:rPr>
          <w:sz w:val="24"/>
          <w:szCs w:val="24"/>
        </w:rPr>
        <w:t xml:space="preserve"> </w:t>
      </w:r>
      <w:r w:rsidR="00F64B15">
        <w:rPr>
          <w:sz w:val="24"/>
          <w:szCs w:val="24"/>
        </w:rPr>
        <w:fldChar w:fldCharType="begin"/>
      </w:r>
      <w:r w:rsidR="00227070">
        <w:rPr>
          <w:sz w:val="24"/>
          <w:szCs w:val="24"/>
        </w:rPr>
        <w:instrText xml:space="preserve"> ADDIN ZOTERO_ITEM CSL_CITATION {"citationID":"OiEOqYXq","properties":{"formattedCitation":"(Pouzols et al. 2014; Di Minin et al. 2016)","plainCitation":"(Pouzols et al. 2014; Di Minin et al. 2016)","noteIndex":0},"citationItems":[{"id":50,"uris":["http://zotero.org/users/878981/items/F5DUHAU8"],"itemData":{"id":50,"type":"article-journal","container-title":"Nature","issue":"7531","note":"publisher: Nature Research\nCitation Key: pouzols2014global","page":"383-386","title":"Global protected area expansion is compromised by projected land-use and parochialism","volume":"516","author":[{"family":"Pouzols","given":"Federico Montesino"},{"family":"Toivonen","given":"Tuuli"},{"family":"Di Minin","given":"Enrico"},{"family":"Kukkala","given":"Aija S"},{"family":"Kullberg","given":"Peter"},{"family":"Kuusterä","given":"Johanna"},{"family":"Lehtomäki","given":"Joona"},{"family":"Tenkanen","given":"Henrikki"},{"family":"Verburg","given":"Peter H"},{"family":"Moilanen","given":"Atte"}],"issued":{"date-parts":[["2014"]]}}},{"id":750,"uris":["http://zotero.org/users/878981/items/GDS29RUJ"],"itemData":{"id":75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rsidR="00F64B15">
        <w:rPr>
          <w:sz w:val="24"/>
          <w:szCs w:val="24"/>
        </w:rPr>
        <w:fldChar w:fldCharType="separate"/>
      </w:r>
      <w:r w:rsidR="000F5AFD" w:rsidRPr="000F5AFD">
        <w:rPr>
          <w:sz w:val="24"/>
        </w:rPr>
        <w:t>(Pouzols et al. 2014; Di Minin et al. 2016)</w:t>
      </w:r>
      <w:r w:rsidR="00F64B15">
        <w:rPr>
          <w:sz w:val="24"/>
          <w:szCs w:val="24"/>
        </w:rPr>
        <w:fldChar w:fldCharType="end"/>
      </w:r>
      <w:r w:rsidR="00D456FF">
        <w:rPr>
          <w:sz w:val="24"/>
          <w:szCs w:val="24"/>
        </w:rPr>
        <w:t xml:space="preserve"> </w:t>
      </w:r>
      <w:r w:rsidR="00D456FF" w:rsidRPr="00D456FF">
        <w:rPr>
          <w:sz w:val="24"/>
          <w:szCs w:val="24"/>
        </w:rPr>
        <w:t xml:space="preserve">demonstrating the importance of each type of risk in protected area planning. Our results similarly demonstrate that protected area expansion decisions can be profoundly influenced by </w:t>
      </w:r>
      <w:r w:rsidR="00D456FF" w:rsidRPr="00D456FF">
        <w:rPr>
          <w:sz w:val="24"/>
          <w:szCs w:val="24"/>
        </w:rPr>
        <w:lastRenderedPageBreak/>
        <w:t xml:space="preserve">all three risk factors </w:t>
      </w:r>
      <w:r w:rsidR="008C1905" w:rsidRPr="00D456FF">
        <w:rPr>
          <w:sz w:val="24"/>
          <w:szCs w:val="24"/>
        </w:rPr>
        <w:t>combined</w:t>
      </w:r>
      <w:r w:rsidR="00566C92">
        <w:rPr>
          <w:sz w:val="24"/>
          <w:szCs w:val="24"/>
        </w:rPr>
        <w:t>,</w:t>
      </w:r>
      <w:r w:rsidR="008C1905" w:rsidRPr="00D456FF">
        <w:rPr>
          <w:sz w:val="24"/>
          <w:szCs w:val="24"/>
        </w:rPr>
        <w:t xml:space="preserve"> yet</w:t>
      </w:r>
      <w:r w:rsidR="00D456FF" w:rsidRPr="00D456FF">
        <w:rPr>
          <w:sz w:val="24"/>
          <w:szCs w:val="24"/>
        </w:rPr>
        <w:t xml:space="preserve"> </w:t>
      </w:r>
      <w:r w:rsidR="00566C92">
        <w:rPr>
          <w:sz w:val="24"/>
          <w:szCs w:val="24"/>
        </w:rPr>
        <w:t xml:space="preserve">they also </w:t>
      </w:r>
      <w:r w:rsidR="00D456FF" w:rsidRPr="00D456FF">
        <w:rPr>
          <w:sz w:val="24"/>
          <w:szCs w:val="24"/>
        </w:rPr>
        <w:t>show that relatively little additional protected area is required to account for these risks.</w:t>
      </w:r>
      <w:r w:rsidR="00D0362E">
        <w:rPr>
          <w:color w:val="000000"/>
          <w:sz w:val="24"/>
          <w:szCs w:val="24"/>
        </w:rPr>
        <w:t xml:space="preserve"> </w:t>
      </w:r>
    </w:p>
    <w:p w14:paraId="7C57A05D" w14:textId="70016103" w:rsidR="00D822C8" w:rsidRDefault="00D0362E" w:rsidP="002E3D5D">
      <w:pPr>
        <w:spacing w:line="480" w:lineRule="auto"/>
        <w:ind w:firstLine="720"/>
        <w:rPr>
          <w:sz w:val="24"/>
          <w:szCs w:val="24"/>
        </w:rPr>
      </w:pPr>
      <w:r>
        <w:rPr>
          <w:color w:val="000000"/>
          <w:sz w:val="24"/>
          <w:szCs w:val="24"/>
        </w:rPr>
        <w:t xml:space="preserve">Our flexible framework and methods can </w:t>
      </w:r>
      <w:r w:rsidR="00AA3A88">
        <w:rPr>
          <w:color w:val="000000"/>
          <w:sz w:val="24"/>
          <w:szCs w:val="24"/>
        </w:rPr>
        <w:t xml:space="preserve">also </w:t>
      </w:r>
      <w:r>
        <w:rPr>
          <w:color w:val="000000"/>
          <w:sz w:val="24"/>
          <w:szCs w:val="24"/>
        </w:rPr>
        <w:t xml:space="preserve">allow conservation agencies </w:t>
      </w:r>
      <w:r>
        <w:rPr>
          <w:sz w:val="24"/>
          <w:szCs w:val="24"/>
        </w:rPr>
        <w:t>to set their own priorities from local to global scales</w:t>
      </w:r>
      <w:r w:rsidR="00276948">
        <w:t xml:space="preserve"> </w:t>
      </w:r>
      <w:r>
        <w:rPr>
          <w:sz w:val="24"/>
          <w:szCs w:val="24"/>
        </w:rPr>
        <w:t>and incorporate different metrics to assess the relevance of different forms and levels of risk</w:t>
      </w:r>
      <w:r>
        <w:rPr>
          <w:color w:val="000000"/>
          <w:sz w:val="24"/>
          <w:szCs w:val="24"/>
        </w:rPr>
        <w:t>.</w:t>
      </w:r>
      <w:r w:rsidR="00D822C8" w:rsidRPr="00D822C8">
        <w:rPr>
          <w:sz w:val="24"/>
          <w:szCs w:val="24"/>
        </w:rPr>
        <w:t xml:space="preserve"> </w:t>
      </w:r>
      <w:r w:rsidR="00AA3A88">
        <w:rPr>
          <w:sz w:val="24"/>
          <w:szCs w:val="24"/>
        </w:rPr>
        <w:t xml:space="preserve">Indeed, our risk metrics were chosen as reasonable examples, rather than </w:t>
      </w:r>
      <w:r w:rsidR="00D21DBB">
        <w:rPr>
          <w:sz w:val="24"/>
          <w:szCs w:val="24"/>
        </w:rPr>
        <w:t xml:space="preserve">definitive recommendations. </w:t>
      </w:r>
      <w:r w:rsidR="00AA3A88">
        <w:rPr>
          <w:sz w:val="24"/>
          <w:szCs w:val="24"/>
        </w:rPr>
        <w:t xml:space="preserve">Our alternative climate risk framework (presented in the Supporting Information) illustrates the importance of metric choice. </w:t>
      </w:r>
      <w:r w:rsidR="00D822C8">
        <w:rPr>
          <w:sz w:val="24"/>
          <w:szCs w:val="24"/>
        </w:rPr>
        <w:t>Th</w:t>
      </w:r>
      <w:r w:rsidR="00AA3A88">
        <w:rPr>
          <w:sz w:val="24"/>
          <w:szCs w:val="24"/>
        </w:rPr>
        <w:t>e</w:t>
      </w:r>
      <w:r w:rsidR="00D822C8">
        <w:rPr>
          <w:sz w:val="24"/>
          <w:szCs w:val="24"/>
        </w:rPr>
        <w:t xml:space="preserve"> difference between </w:t>
      </w:r>
      <w:r w:rsidR="00AA3A88">
        <w:rPr>
          <w:sz w:val="24"/>
          <w:szCs w:val="24"/>
        </w:rPr>
        <w:t xml:space="preserve">our </w:t>
      </w:r>
      <w:r w:rsidR="00D822C8">
        <w:rPr>
          <w:sz w:val="24"/>
          <w:szCs w:val="24"/>
        </w:rPr>
        <w:t xml:space="preserve">climate risk scenarios highlights the need for agencies to carefully consider their choices of risk metrics and suggests that smaller-scale planning exercises should choose metrics that are most relevant for each region.  </w:t>
      </w:r>
    </w:p>
    <w:p w14:paraId="54E355AB" w14:textId="117F4CE9" w:rsidR="00C1706F" w:rsidRDefault="00D0362E" w:rsidP="002E3D5D">
      <w:pPr>
        <w:pBdr>
          <w:top w:val="nil"/>
          <w:left w:val="nil"/>
          <w:bottom w:val="nil"/>
          <w:right w:val="nil"/>
          <w:between w:val="nil"/>
        </w:pBdr>
        <w:spacing w:line="480" w:lineRule="auto"/>
        <w:ind w:firstLine="720"/>
        <w:rPr>
          <w:b/>
          <w:color w:val="000000"/>
          <w:sz w:val="24"/>
          <w:szCs w:val="24"/>
        </w:rPr>
      </w:pPr>
      <w:r>
        <w:rPr>
          <w:color w:val="000000"/>
          <w:sz w:val="24"/>
          <w:szCs w:val="24"/>
        </w:rPr>
        <w:t>The conservation community has traditionally neglected to estimate how future changes in climate</w:t>
      </w:r>
      <w:r w:rsidR="00187FE5">
        <w:rPr>
          <w:color w:val="000000"/>
          <w:sz w:val="24"/>
          <w:szCs w:val="24"/>
        </w:rPr>
        <w:t xml:space="preserve"> </w:t>
      </w:r>
      <w:r w:rsidR="00D86875">
        <w:rPr>
          <w:color w:val="000000"/>
          <w:sz w:val="24"/>
          <w:szCs w:val="24"/>
        </w:rPr>
        <w:fldChar w:fldCharType="begin"/>
      </w:r>
      <w:r w:rsidR="00227070">
        <w:rPr>
          <w:color w:val="000000"/>
          <w:sz w:val="24"/>
          <w:szCs w:val="24"/>
        </w:rPr>
        <w:instrText xml:space="preserve"> ADDIN ZOTERO_ITEM CSL_CITATION {"citationID":"gZY86rVm","properties":{"formattedCitation":"(Kelly et al. 2020)","plainCitation":"(Kelly et al. 2020)","noteIndex":0},"citationItems":[{"id":747,"uris":["http://zotero.org/users/878981/items/Z5D8ENUW"],"itemData":{"id":747,"type":"article-journal","abstract":"Fire's growing impacts on ecosystems\nFire has played a prominent role in the evolution of biodiversity and is a natural factor shaping many ecological communities. However, the incidence of fire has been exacerbated by human activity, and this is now affecting ecosystems and habitats that have never been fire prone or fire adapted. Kelly et al. review how such changes are already threatening species with extinction and transforming terrestrial ecosystems and discuss the trends causing changes in fire regimes. They also consider actions that could be taken by conservationists and policy-makers to help sustain biodiversity in a time of changing fire activity.\nScience, this issue p. eabb0355\nStructured Abstract\nBACKGROUNDFire has shaped the diversity of life on Earth for millions of years. Variation in fire regimes continues to be a source of biodiversity across the globe, and many plants, animals, and ecosystems depend on particular temporal and spatial patterns of fire. Although people have been using fire to modify environments for millennia, the combined effects of human activities are now changing patterns of fire at a global scale—to the detriment of human society, biodiversity, and ecosystems. These changes pose a global challenge for understanding how to sustain biodiversity in a new era of fire. We synthesize how changes in fire activity are threatening species with extinction across the globe, highlight forward-looking methods for predicting the combined effects of human drivers and fire on biodiversity, and foreshadow emerging actions and strategies that could revolutionize how society manages fire for biodiversity in the Anthropocene.\nADVANCESOur synthesis shows that interactions with anthropogenic drivers such as global climate change, land use, and biotic invasions are transforming fire activity and its impacts on biodiversity. More than 4400 terrestrial and freshwater species from a wide range of taxa and habitats face threats associated with modified fire regimes. Many species are threatened by an increase in fire frequency or intensity, but exclusion of fire in ecosystems that need it can also be harmful. The prominent role of human activity in shaping global ecosystems is the hallmark of the Anthropocene and sets the context in which models and actions must be developed. Advances in predictive modeling deliver new opportunities to couple fire and biodiversity data and to link them with forecasts of multiple drivers including drought, invasive plants, and urban growth. Making these connections also provides an opportunity for new actions that could revolutionize how society manages fire. Emerging actions include reintroduction of mammals that reduce fuels, green fire breaks comprising low-flammability plants, strategically letting wildfires burn under the right conditions, managed evolution of populations aided by new genomics tools, and deployment of rapid response teams to protect biodiversity assets. Indigenous fire stewardship and reinstatement of cultural burning in a modern context will enhance biodiversity and human well-being in many regions of the world. At the same time, international efforts to reduce greenhouse gas emissions are crucial to reduce the risk of extreme fire events that contribute to declines in biodiversity.\nOUTLOOKConservation of Earth’s biological diversity will be achieved only by recognition of and response to the critical role of fire in shaping ecosystems. Global changes in fire regimes will continue to amplify interactions between anthropogenic drivers and create difficult trade-offs between environmental and social objectives. Scientific input will be crucial for navigating major decisions about novel and changing ecosystems. Strategic collection of data on fire, biodiversity, and socioeconomic variables will be essential for developing models to capture the feedbacks, tipping points, and regime shifts characteristic of the Anthropocene. New partnerships are also needed to meet the challenges ahead. At the local and regional scale, getting more of the “right” type of fire in landscapes that need it requires new alliances and networks to build and apply knowledge. At the national and global scale, biodiversity conservation will benefit from greater integration of fire into national biodiversity strategies and action plans and in the implementation of international agreements and initiatives such as the UN Convention on Biological Diversity. Placing the increasingly important role of people at the forefront of efforts to understand and adapt to changes in fire regimes is central to these endeavors. &lt;img class=\"fragment-image\" aria-describedby=\"F1-caption\" src=\"https://science.sciencemag.org/content/sci/370/6519/eabb0355/F1.medium.gif\"/&gt; Download high-res image Open in new tab Download Powerpoint Interactions between fire and anthropogenic drivers such as global climate change, land use, and invasive species are reshaping ecosystems worldwide.A hotter and drier climate causes more extreme fire weather in southeastern Australia and significant loss of biota. Human-caused ignitions at the interface of urban areas and forests increase the risk of large, severe fires in the western United States, with growing human and ecological costs. In South Africa, fynbos shrublands depend on recurrent fire, yet invasive woody species can promote high-intensity fires that harm native plants and seedbanks. Changes in climate, land use, and species redistributions are underpinned by socioeconomic drivers. In many parts of the world, cessation of traditional fire practices has been linked with detrimental outcomes for biodiversity. In the fire-dependent savannas (cerrado) of Brazil, deliberate use of fire by Indigenous and local peoples, such as the Xavante, can have positive effects on biodiversity.PHOTO CREDITS: J. CARMODY / AUSTRALIAN BROADCASTING CORPORATION (TOP LEFT), AAP PHOTOS (TOP RIGHT), A. DE LANGE (BOTTOM LEFT), J. R. WELCH (BOTTOM RIGHT)\nFire has been a source of global biodiversity for millions of years. However, interactions with anthropogenic drivers such as climate change, land use, and invasive species are changing the nature of fire activity and its impacts. We review how such changes are threatening species with extinction and transforming terrestrial ecosystems. Conservation of Earth’s biological diversity will be achieved only by recognizing and responding to the critical role of fire. In the Anthropocene, this requires that conservation planning explicitly includes the combined effects of human activities and fire regimes. Improved forecasts for biodiversity must also integrate the connections among people, fire, and ecosystems. Such integration provides an opportunity for new actions that could revolutionize how society sustains biodiversity in a time of changing fire activity.","container-title":"Science","DOI":"10.1126/science.abb0355","ISSN":"0036-8075, 1095-9203","issue":"6519","language":"en","note":"publisher: American Association for the Advancement of Science\nsection: Review\nPMID: 33214246","source":"science.sciencemag.org","title":"Fire and biodiversity in the Anthropocene","URL":"https://science.sciencemag.org/content/370/6519/eabb0355","volume":"370","author":[{"family":"Kelly","given":"Luke T."},{"family":"Giljohann","given":"Katherine M."},{"family":"Duane","given":"Andrea"},{"family":"Aquilué","given":"Núria"},{"family":"Archibald","given":"Sally"},{"family":"Batllori","given":"Enric"},{"family":"Bennett","given":"Andrew F."},{"family":"Buckland","given":"Stephen T."},{"family":"Canelles","given":"Quim"},{"family":"Clarke","given":"Michael F."},{"family":"Fortin","given":"Marie-Josée"},{"family":"Hermoso","given":"Virgilio"},{"family":"Herrando","given":"Sergi"},{"family":"Keane","given":"Robert E."},{"family":"Lake","given":"Frank K."},{"family":"McCarthy","given":"Michael A."},{"family":"Morán-Ordóñez","given":"Alejandra"},{"family":"Parr","given":"Catherine L."},{"family":"Pausas","given":"Juli G."},{"family":"Penman","given":"Trent D."},{"family":"Regos","given":"Adrián"},{"family":"Rumpff","given":"Libby"},{"family":"Santos","given":"Julianna L."},{"family":"Smith","given":"Annabel L."},{"family":"Syphard","given":"Alexandra D."},{"family":"Tingley","given":"Morgan W."},{"family":"Brotons","given":"Lluís"}],"accessed":{"date-parts":[["2020",12,11]]},"issued":{"date-parts":[["2020",11,20]]}}}],"schema":"https://github.com/citation-style-language/schema/raw/master/csl-citation.json"} </w:instrText>
      </w:r>
      <w:r w:rsidR="00D86875">
        <w:rPr>
          <w:color w:val="000000"/>
          <w:sz w:val="24"/>
          <w:szCs w:val="24"/>
        </w:rPr>
        <w:fldChar w:fldCharType="separate"/>
      </w:r>
      <w:r w:rsidR="000F5AFD" w:rsidRPr="000F5AFD">
        <w:rPr>
          <w:sz w:val="24"/>
        </w:rPr>
        <w:t>(Kelly et al. 2020)</w:t>
      </w:r>
      <w:r w:rsidR="00D86875">
        <w:rPr>
          <w:color w:val="000000"/>
          <w:sz w:val="24"/>
          <w:szCs w:val="24"/>
        </w:rPr>
        <w:fldChar w:fldCharType="end"/>
      </w:r>
      <w:r>
        <w:rPr>
          <w:color w:val="000000"/>
          <w:sz w:val="24"/>
          <w:szCs w:val="24"/>
        </w:rPr>
        <w:t xml:space="preserve">, </w:t>
      </w:r>
      <w:r w:rsidR="003A78D6">
        <w:rPr>
          <w:color w:val="000000"/>
          <w:sz w:val="24"/>
          <w:szCs w:val="24"/>
        </w:rPr>
        <w:t>land use</w:t>
      </w:r>
      <w:r w:rsidR="00187FE5">
        <w:rPr>
          <w:color w:val="000000"/>
          <w:sz w:val="24"/>
          <w:szCs w:val="24"/>
        </w:rPr>
        <w:t xml:space="preserve"> </w:t>
      </w:r>
      <w:r w:rsidR="00A06FC9">
        <w:rPr>
          <w:color w:val="000000"/>
          <w:sz w:val="24"/>
          <w:szCs w:val="24"/>
        </w:rPr>
        <w:fldChar w:fldCharType="begin"/>
      </w:r>
      <w:r w:rsidR="00227070">
        <w:rPr>
          <w:color w:val="000000"/>
          <w:sz w:val="24"/>
          <w:szCs w:val="24"/>
        </w:rPr>
        <w:instrText xml:space="preserve"> ADDIN ZOTERO_ITEM CSL_CITATION {"citationID":"dldwb6Rj","properties":{"formattedCitation":"(Di Minin et al. 2016)","plainCitation":"(Di Minin et al. 2016)","noteIndex":0},"citationItems":[{"id":750,"uris":["http://zotero.org/users/878981/items/GDS29RUJ"],"itemData":{"id":750,"type":"article-journal","abstract":"Mammalian carnivores have suffered the biggest range contraction among all biodiversity and are particularly vulnerable to habitat loss and fragmentation. Therefore, we identified priority areas for the conservation of mammalian carnivores, while accounting for species-specific requirements for connectivity and expected agricultural and urban expansion. While prioritizing for carnivores only, we were also able to test their effectiveness as surrogates for 23,110 species of amphibians, birds, mammals and reptiles and 867 terrestrial ecoregions. We then assessed the risks to carnivore conservation within each country that makes a contribution to global carnivore conservation. We found that land use change will potentially lead to important range losses, particularly amongst already threatened carnivore species. In addition, the 17% of land targeted for protection under the Aichi Target 11 was found to be inadequate to conserve carnivores under expected land use change. Our results also highlight that land use change will decrease the effectiveness of carnivores to protect other threatened species, especially threatened amphibians. In addition, the risk of human-carnivore conflict is potentially high in countries where we identified spatial priorities for their conservation. As meeting the global biodiversity target will be inadequate for carnivore protection, innovative interventions are needed to conserve carnivores outside protected areas to compliment any proposed expansion of the protected area network.","container-title":"Scientific Reports","DOI":"10.1038/srep23814","ISSN":"2045-2322","issue":"1","language":"en","note":"number: 1\npublisher: Nature Publishing Group","page":"23814","source":"www.nature.com","title":"Global priorities for national carnivore conservation under land use change","volume":"6","author":[{"family":"Di Minin","given":"Enrico"},{"family":"Slotow","given":"Rob"},{"family":"Hunter","given":"Luke T. B."},{"family":"Montesino Pouzols","given":"Federico"},{"family":"Toivonen","given":"Tuuli"},{"family":"Verburg","given":"Peter H."},{"family":"Leader-Williams","given":"Nigel"},{"family":"Petracca","given":"Lisanne"},{"family":"Moilanen","given":"Atte"}],"issued":{"date-parts":[["2016",4,1]]}}}],"schema":"https://github.com/citation-style-language/schema/raw/master/csl-citation.json"} </w:instrText>
      </w:r>
      <w:r w:rsidR="00A06FC9">
        <w:rPr>
          <w:color w:val="000000"/>
          <w:sz w:val="24"/>
          <w:szCs w:val="24"/>
        </w:rPr>
        <w:fldChar w:fldCharType="separate"/>
      </w:r>
      <w:r w:rsidR="000F5AFD" w:rsidRPr="000F5AFD">
        <w:rPr>
          <w:sz w:val="24"/>
        </w:rPr>
        <w:t>(Di Minin et al. 2016)</w:t>
      </w:r>
      <w:r w:rsidR="00A06FC9">
        <w:rPr>
          <w:color w:val="000000"/>
          <w:sz w:val="24"/>
          <w:szCs w:val="24"/>
        </w:rPr>
        <w:fldChar w:fldCharType="end"/>
      </w:r>
      <w:r>
        <w:rPr>
          <w:color w:val="000000"/>
          <w:sz w:val="24"/>
          <w:szCs w:val="24"/>
        </w:rPr>
        <w:t xml:space="preserve">, and </w:t>
      </w:r>
      <w:r w:rsidR="00A25E85">
        <w:rPr>
          <w:color w:val="000000"/>
          <w:sz w:val="24"/>
          <w:szCs w:val="24"/>
        </w:rPr>
        <w:t xml:space="preserve">governance risk </w:t>
      </w:r>
      <w:r>
        <w:rPr>
          <w:color w:val="000000"/>
          <w:sz w:val="24"/>
          <w:szCs w:val="24"/>
        </w:rPr>
        <w:t xml:space="preserve">might compromise the effectiveness of protected areas. </w:t>
      </w:r>
      <w:r w:rsidR="000601B2" w:rsidRPr="000601B2">
        <w:rPr>
          <w:color w:val="000000"/>
          <w:sz w:val="24"/>
          <w:szCs w:val="24"/>
        </w:rPr>
        <w:t xml:space="preserve">Yet, as we work towards an ambitious new plan to curb biodiversity loss </w:t>
      </w:r>
      <w:r w:rsidR="0067395D">
        <w:rPr>
          <w:color w:val="000000"/>
          <w:sz w:val="24"/>
          <w:szCs w:val="24"/>
        </w:rPr>
        <w:fldChar w:fldCharType="begin"/>
      </w:r>
      <w:r w:rsidR="004B748F">
        <w:rPr>
          <w:color w:val="000000"/>
          <w:sz w:val="24"/>
          <w:szCs w:val="24"/>
        </w:rPr>
        <w:instrText xml:space="preserve"> ADDIN ZOTERO_ITEM CSL_CITATION {"citationID":"90RoxqJH","properties":{"formattedCitation":"(CBD 2020)","plainCitation":"(CBD 2020)","noteIndex":0},"citationItems":[{"id":721,"uris":["http://zotero.org/users/878981/items/SFEVMJYB"],"itemData":{"id":721,"type":"webpage","title":"Zero draft of the post-2020 global biodiversity framework","URL":"https://www.cbd.int/doc/c/efb0/1f84/a892b98d2982a829962b6371/wg2020-02-03-en.pdf","author":[{"family":"CBD","given":""}],"issued":{"date-parts":[["2020"]]}}}],"schema":"https://github.com/citation-style-language/schema/raw/master/csl-citation.json"} </w:instrText>
      </w:r>
      <w:r w:rsidR="0067395D">
        <w:rPr>
          <w:color w:val="000000"/>
          <w:sz w:val="24"/>
          <w:szCs w:val="24"/>
        </w:rPr>
        <w:fldChar w:fldCharType="separate"/>
      </w:r>
      <w:r w:rsidR="000F5AFD" w:rsidRPr="000F5AFD">
        <w:rPr>
          <w:sz w:val="24"/>
        </w:rPr>
        <w:t>(CBD 2020)</w:t>
      </w:r>
      <w:r w:rsidR="0067395D">
        <w:rPr>
          <w:color w:val="000000"/>
          <w:sz w:val="24"/>
          <w:szCs w:val="24"/>
        </w:rPr>
        <w:fldChar w:fldCharType="end"/>
      </w:r>
      <w:r w:rsidR="000601B2" w:rsidRPr="000601B2">
        <w:rPr>
          <w:color w:val="000000"/>
          <w:sz w:val="24"/>
          <w:szCs w:val="24"/>
        </w:rPr>
        <w:t xml:space="preserve"> in a rapidly changing world, we show that incorporating future risk has profound implications for the spatial distribution of protected areas. The risk of weak governance was particularly influential.</w:t>
      </w:r>
      <w:r w:rsidR="000601B2">
        <w:rPr>
          <w:color w:val="000000"/>
          <w:sz w:val="24"/>
          <w:szCs w:val="24"/>
        </w:rPr>
        <w:t xml:space="preserve"> </w:t>
      </w:r>
      <w:r>
        <w:rPr>
          <w:color w:val="000000"/>
          <w:sz w:val="24"/>
          <w:szCs w:val="24"/>
        </w:rPr>
        <w:t>Surprisingly, incorporating risk into decision-making adds &lt;</w:t>
      </w:r>
      <w:r w:rsidR="00344B00">
        <w:rPr>
          <w:color w:val="000000"/>
          <w:sz w:val="24"/>
          <w:szCs w:val="24"/>
        </w:rPr>
        <w:t>2</w:t>
      </w:r>
      <w:r>
        <w:rPr>
          <w:color w:val="000000"/>
          <w:sz w:val="24"/>
          <w:szCs w:val="24"/>
        </w:rPr>
        <w:t xml:space="preserve">% to the total global area required to meet biodiversity targets. </w:t>
      </w:r>
      <w:r w:rsidR="005C13C2">
        <w:rPr>
          <w:color w:val="000000"/>
          <w:sz w:val="24"/>
          <w:szCs w:val="24"/>
        </w:rPr>
        <w:t>Thus, a</w:t>
      </w:r>
      <w:r>
        <w:rPr>
          <w:color w:val="000000"/>
          <w:sz w:val="24"/>
          <w:szCs w:val="24"/>
        </w:rPr>
        <w:t>ccounting for risk comes at limited extra cost</w:t>
      </w:r>
      <w:r w:rsidR="005C13C2">
        <w:rPr>
          <w:color w:val="000000"/>
          <w:sz w:val="24"/>
          <w:szCs w:val="24"/>
        </w:rPr>
        <w:t xml:space="preserve"> which</w:t>
      </w:r>
      <w:r w:rsidR="00DE3473">
        <w:rPr>
          <w:color w:val="000000"/>
          <w:sz w:val="24"/>
          <w:szCs w:val="24"/>
        </w:rPr>
        <w:t xml:space="preserve"> is</w:t>
      </w:r>
      <w:r>
        <w:rPr>
          <w:color w:val="000000"/>
          <w:sz w:val="24"/>
          <w:szCs w:val="24"/>
        </w:rPr>
        <w:t xml:space="preserve"> likely outweighed by increased likelihood of achieving global biodiversity targets. Our results also emphasize the importance of cross-jurisdictional conservation initiatives, especially in adjacent countries sharing wide-ranging species where risk varies considerably from country to country. Considering risk in conservation decision-making will result in more resilient and effective conservation plans into the future to help safeguard our planet’s biodiversity in the face of the current extinction crisis.</w:t>
      </w:r>
    </w:p>
    <w:p w14:paraId="305A70C4" w14:textId="7ADEEAF0" w:rsidR="00C1706F" w:rsidRDefault="00C1706F" w:rsidP="00C06E45">
      <w:pPr>
        <w:keepNext/>
        <w:pBdr>
          <w:top w:val="nil"/>
          <w:left w:val="nil"/>
          <w:bottom w:val="nil"/>
          <w:right w:val="nil"/>
          <w:between w:val="nil"/>
        </w:pBdr>
        <w:spacing w:before="120" w:after="120" w:line="480" w:lineRule="auto"/>
        <w:rPr>
          <w:b/>
          <w:color w:val="000000"/>
          <w:sz w:val="24"/>
          <w:szCs w:val="24"/>
        </w:rPr>
      </w:pPr>
    </w:p>
    <w:p w14:paraId="72798A57" w14:textId="1FFD07FF" w:rsidR="001340B5" w:rsidRPr="00746BFD" w:rsidRDefault="001340B5" w:rsidP="00C06E45">
      <w:pPr>
        <w:pStyle w:val="Bibliography"/>
        <w:spacing w:line="480" w:lineRule="auto"/>
        <w:rPr>
          <w:b/>
          <w:color w:val="000000"/>
          <w:sz w:val="24"/>
          <w:szCs w:val="24"/>
        </w:rPr>
      </w:pPr>
      <w:r w:rsidRPr="00746BFD">
        <w:rPr>
          <w:b/>
          <w:color w:val="000000"/>
          <w:sz w:val="24"/>
          <w:szCs w:val="24"/>
        </w:rPr>
        <w:t>References</w:t>
      </w:r>
    </w:p>
    <w:p w14:paraId="0F58D77A" w14:textId="77777777" w:rsidR="000F5AFD" w:rsidRPr="000F5AFD" w:rsidRDefault="0041311C" w:rsidP="00C06E45">
      <w:pPr>
        <w:pStyle w:val="Bibliography"/>
        <w:spacing w:line="480" w:lineRule="auto"/>
        <w:rPr>
          <w:sz w:val="24"/>
        </w:rPr>
      </w:pPr>
      <w:r w:rsidRPr="00746BFD">
        <w:rPr>
          <w:b/>
          <w:color w:val="000000"/>
        </w:rPr>
        <w:fldChar w:fldCharType="begin"/>
      </w:r>
      <w:r w:rsidR="000F5AFD">
        <w:rPr>
          <w:b/>
          <w:color w:val="000000"/>
        </w:rPr>
        <w:instrText xml:space="preserve"> ADDIN ZOTERO_BIBL {"uncited":[],"omitted":[],"custom":[]} CSL_BIBLIOGRAPHY </w:instrText>
      </w:r>
      <w:r w:rsidRPr="00746BFD">
        <w:rPr>
          <w:b/>
          <w:color w:val="000000"/>
        </w:rPr>
        <w:fldChar w:fldCharType="separate"/>
      </w:r>
      <w:r w:rsidR="000F5AFD" w:rsidRPr="000F5AFD">
        <w:rPr>
          <w:sz w:val="24"/>
        </w:rPr>
        <w:t xml:space="preserve">Alagador D, Cerdeira JO, Araújo MB. 2014. Shifting protected areas: scheduling spatial priorities under climate change. Journal of applied ecology </w:t>
      </w:r>
      <w:r w:rsidR="000F5AFD" w:rsidRPr="000F5AFD">
        <w:rPr>
          <w:b/>
          <w:bCs/>
          <w:sz w:val="24"/>
        </w:rPr>
        <w:t>51</w:t>
      </w:r>
      <w:r w:rsidR="000F5AFD" w:rsidRPr="000F5AFD">
        <w:rPr>
          <w:sz w:val="24"/>
        </w:rPr>
        <w:t>:703–713. Wiley Online Library.</w:t>
      </w:r>
    </w:p>
    <w:p w14:paraId="5E4F1DD6" w14:textId="77777777" w:rsidR="000F5AFD" w:rsidRPr="000F5AFD" w:rsidRDefault="000F5AFD" w:rsidP="00C06E45">
      <w:pPr>
        <w:pStyle w:val="Bibliography"/>
        <w:spacing w:line="480" w:lineRule="auto"/>
        <w:rPr>
          <w:sz w:val="24"/>
        </w:rPr>
      </w:pPr>
      <w:r w:rsidRPr="000F5AFD">
        <w:rPr>
          <w:sz w:val="24"/>
        </w:rPr>
        <w:t xml:space="preserve">Asselen S van, Verburg PH. 2012. A Land System representation for global assessments and land-use modeling. Global Change Biology </w:t>
      </w:r>
      <w:r w:rsidRPr="000F5AFD">
        <w:rPr>
          <w:b/>
          <w:bCs/>
          <w:sz w:val="24"/>
        </w:rPr>
        <w:t>18</w:t>
      </w:r>
      <w:r w:rsidRPr="000F5AFD">
        <w:rPr>
          <w:sz w:val="24"/>
        </w:rPr>
        <w:t>:3125–3148.</w:t>
      </w:r>
    </w:p>
    <w:p w14:paraId="1C3895A1" w14:textId="77777777" w:rsidR="000F5AFD" w:rsidRPr="000F5AFD" w:rsidRDefault="000F5AFD" w:rsidP="00C06E45">
      <w:pPr>
        <w:pStyle w:val="Bibliography"/>
        <w:spacing w:line="480" w:lineRule="auto"/>
        <w:rPr>
          <w:sz w:val="24"/>
        </w:rPr>
      </w:pPr>
      <w:r w:rsidRPr="000F5AFD">
        <w:rPr>
          <w:sz w:val="24"/>
        </w:rPr>
        <w:t xml:space="preserve">Barnes MD et al. 2016. Wildlife population trends in protected areas predicted by national socio-economic metrics and body size. Nature Communications </w:t>
      </w:r>
      <w:r w:rsidRPr="000F5AFD">
        <w:rPr>
          <w:b/>
          <w:bCs/>
          <w:sz w:val="24"/>
        </w:rPr>
        <w:t>7</w:t>
      </w:r>
      <w:r w:rsidRPr="000F5AFD">
        <w:rPr>
          <w:sz w:val="24"/>
        </w:rPr>
        <w:t>:12747. Nature Publishing Group.</w:t>
      </w:r>
    </w:p>
    <w:p w14:paraId="41D0F0C5" w14:textId="77777777" w:rsidR="000F5AFD" w:rsidRPr="000F5AFD" w:rsidRDefault="000F5AFD" w:rsidP="00C06E45">
      <w:pPr>
        <w:pStyle w:val="Bibliography"/>
        <w:spacing w:line="480" w:lineRule="auto"/>
        <w:rPr>
          <w:sz w:val="24"/>
        </w:rPr>
      </w:pPr>
      <w:r w:rsidRPr="000F5AFD">
        <w:rPr>
          <w:sz w:val="24"/>
        </w:rPr>
        <w:t xml:space="preserve">Baynham-Herd Z, Amano T, Sutherland WJ, Donald PF. 2018. Governance explains variation in national responses to the biodiversity crisis. Environmental Conservation </w:t>
      </w:r>
      <w:r w:rsidRPr="000F5AFD">
        <w:rPr>
          <w:b/>
          <w:bCs/>
          <w:sz w:val="24"/>
        </w:rPr>
        <w:t>45</w:t>
      </w:r>
      <w:r w:rsidRPr="000F5AFD">
        <w:rPr>
          <w:sz w:val="24"/>
        </w:rPr>
        <w:t>:407–418. Cambridge University Press.</w:t>
      </w:r>
    </w:p>
    <w:p w14:paraId="07B180A6" w14:textId="77777777" w:rsidR="000F5AFD" w:rsidRPr="000F5AFD" w:rsidRDefault="000F5AFD" w:rsidP="00C06E45">
      <w:pPr>
        <w:pStyle w:val="Bibliography"/>
        <w:spacing w:line="480" w:lineRule="auto"/>
        <w:rPr>
          <w:sz w:val="24"/>
        </w:rPr>
      </w:pPr>
      <w:r w:rsidRPr="000F5AFD">
        <w:rPr>
          <w:sz w:val="24"/>
        </w:rPr>
        <w:t xml:space="preserve">Brooks TM et al. 2019. Measuring Terrestrial Area of Habitat (AOH) and Its Utility for the IUCN Red List. Trends in Ecology &amp; Evolution </w:t>
      </w:r>
      <w:r w:rsidRPr="000F5AFD">
        <w:rPr>
          <w:b/>
          <w:bCs/>
          <w:sz w:val="24"/>
        </w:rPr>
        <w:t>34</w:t>
      </w:r>
      <w:r w:rsidRPr="000F5AFD">
        <w:rPr>
          <w:sz w:val="24"/>
        </w:rPr>
        <w:t>:977–986.</w:t>
      </w:r>
    </w:p>
    <w:p w14:paraId="3FA113EE" w14:textId="77777777" w:rsidR="000F5AFD" w:rsidRPr="000F5AFD" w:rsidRDefault="000F5AFD" w:rsidP="00C06E45">
      <w:pPr>
        <w:pStyle w:val="Bibliography"/>
        <w:spacing w:line="480" w:lineRule="auto"/>
        <w:rPr>
          <w:sz w:val="24"/>
        </w:rPr>
      </w:pPr>
      <w:r w:rsidRPr="000F5AFD">
        <w:rPr>
          <w:sz w:val="24"/>
        </w:rPr>
        <w:t xml:space="preserve">Brooks TM, Mittermeier RA, da Fonseca GA, Gerlach J, Hoffmann M, Lamoreux JF, Mittermeier CG, Pilgrim JD, Rodrigues AS. 2006. Global biodiversity conservation priorities. science </w:t>
      </w:r>
      <w:r w:rsidRPr="000F5AFD">
        <w:rPr>
          <w:b/>
          <w:bCs/>
          <w:sz w:val="24"/>
        </w:rPr>
        <w:t>313</w:t>
      </w:r>
      <w:r w:rsidRPr="000F5AFD">
        <w:rPr>
          <w:sz w:val="24"/>
        </w:rPr>
        <w:t>:58–61. American Association for the Advancement of Science.</w:t>
      </w:r>
    </w:p>
    <w:p w14:paraId="21867112" w14:textId="77777777" w:rsidR="000F5AFD" w:rsidRPr="000F5AFD" w:rsidRDefault="000F5AFD" w:rsidP="00C06E45">
      <w:pPr>
        <w:pStyle w:val="Bibliography"/>
        <w:spacing w:line="480" w:lineRule="auto"/>
        <w:rPr>
          <w:sz w:val="24"/>
        </w:rPr>
      </w:pPr>
      <w:r w:rsidRPr="000F5AFD">
        <w:rPr>
          <w:sz w:val="24"/>
        </w:rPr>
        <w:t xml:space="preserve">Butchart SHM et al. 2015. Shortfalls and Solutions for Meeting National and Global Conservation Area Targets. Conservation Letters </w:t>
      </w:r>
      <w:r w:rsidRPr="000F5AFD">
        <w:rPr>
          <w:b/>
          <w:bCs/>
          <w:sz w:val="24"/>
        </w:rPr>
        <w:t>8</w:t>
      </w:r>
      <w:r w:rsidRPr="000F5AFD">
        <w:rPr>
          <w:sz w:val="24"/>
        </w:rPr>
        <w:t>:329–337.</w:t>
      </w:r>
    </w:p>
    <w:p w14:paraId="3DAC90B0" w14:textId="77777777" w:rsidR="000F5AFD" w:rsidRPr="000F5AFD" w:rsidRDefault="000F5AFD" w:rsidP="00C06E45">
      <w:pPr>
        <w:pStyle w:val="Bibliography"/>
        <w:spacing w:line="480" w:lineRule="auto"/>
        <w:rPr>
          <w:sz w:val="24"/>
        </w:rPr>
      </w:pPr>
      <w:r w:rsidRPr="000F5AFD">
        <w:rPr>
          <w:sz w:val="24"/>
        </w:rPr>
        <w:t>CBD. 2020. Zero draft of the post-2020 global biodiversity framework. Available from https://www.cbd.int/doc/c/efb0/1f84/a892b98d2982a829962b6371/wg2020-02-03-en.pdf.</w:t>
      </w:r>
    </w:p>
    <w:p w14:paraId="20377EEA" w14:textId="77777777" w:rsidR="000F5AFD" w:rsidRPr="000F5AFD" w:rsidRDefault="000F5AFD" w:rsidP="00C06E45">
      <w:pPr>
        <w:pStyle w:val="Bibliography"/>
        <w:spacing w:line="480" w:lineRule="auto"/>
        <w:rPr>
          <w:sz w:val="24"/>
        </w:rPr>
      </w:pPr>
      <w:r w:rsidRPr="000F5AFD">
        <w:rPr>
          <w:sz w:val="24"/>
          <w:lang w:val="de-AT"/>
        </w:rPr>
        <w:t xml:space="preserve">Coetzer KL, Witkowski ETF, Erasmus BFN. 2014. </w:t>
      </w:r>
      <w:r w:rsidRPr="000F5AFD">
        <w:rPr>
          <w:sz w:val="24"/>
        </w:rPr>
        <w:t xml:space="preserve">Reviewing Biosphere Reserves globally: effective conservation action or bureaucratic label? Biological Reviews </w:t>
      </w:r>
      <w:r w:rsidRPr="000F5AFD">
        <w:rPr>
          <w:b/>
          <w:bCs/>
          <w:sz w:val="24"/>
        </w:rPr>
        <w:t>89</w:t>
      </w:r>
      <w:r w:rsidRPr="000F5AFD">
        <w:rPr>
          <w:sz w:val="24"/>
        </w:rPr>
        <w:t>:82–104.</w:t>
      </w:r>
    </w:p>
    <w:p w14:paraId="0C0C9BB8" w14:textId="77777777" w:rsidR="000F5AFD" w:rsidRPr="000F5AFD" w:rsidRDefault="000F5AFD" w:rsidP="00C06E45">
      <w:pPr>
        <w:pStyle w:val="Bibliography"/>
        <w:spacing w:line="480" w:lineRule="auto"/>
        <w:rPr>
          <w:sz w:val="24"/>
        </w:rPr>
      </w:pPr>
      <w:r w:rsidRPr="000F5AFD">
        <w:rPr>
          <w:sz w:val="24"/>
        </w:rPr>
        <w:lastRenderedPageBreak/>
        <w:t>Convention on Biological Diversity. (n.d.). Aichi Biodiversity Targets. Available from https://www.cbd.int/sp/targets/ (accessed June 27, 2017).</w:t>
      </w:r>
    </w:p>
    <w:p w14:paraId="5ABEAAF9" w14:textId="77777777" w:rsidR="000F5AFD" w:rsidRPr="000F5AFD" w:rsidRDefault="000F5AFD" w:rsidP="00C06E45">
      <w:pPr>
        <w:pStyle w:val="Bibliography"/>
        <w:spacing w:line="480" w:lineRule="auto"/>
        <w:rPr>
          <w:sz w:val="24"/>
        </w:rPr>
      </w:pPr>
      <w:r w:rsidRPr="000F5AFD">
        <w:rPr>
          <w:sz w:val="24"/>
        </w:rPr>
        <w:t xml:space="preserve">Dallimer M, Strange N. 2015. Why socio-political borders and boundaries matter in conservation. Trends in Ecology &amp; Evolution </w:t>
      </w:r>
      <w:r w:rsidRPr="000F5AFD">
        <w:rPr>
          <w:b/>
          <w:bCs/>
          <w:sz w:val="24"/>
        </w:rPr>
        <w:t>30</w:t>
      </w:r>
      <w:r w:rsidRPr="000F5AFD">
        <w:rPr>
          <w:sz w:val="24"/>
        </w:rPr>
        <w:t>:132–139. Elsevier.</w:t>
      </w:r>
    </w:p>
    <w:p w14:paraId="5FB1F716" w14:textId="77777777" w:rsidR="000F5AFD" w:rsidRPr="000F5AFD" w:rsidRDefault="000F5AFD" w:rsidP="00C06E45">
      <w:pPr>
        <w:pStyle w:val="Bibliography"/>
        <w:spacing w:line="480" w:lineRule="auto"/>
        <w:rPr>
          <w:sz w:val="24"/>
        </w:rPr>
      </w:pPr>
      <w:r w:rsidRPr="000F5AFD">
        <w:rPr>
          <w:sz w:val="24"/>
        </w:rPr>
        <w:t>Deb K. 2014. Multi-objective optimization. Pages 403–449 Search methodologies. Springer.</w:t>
      </w:r>
    </w:p>
    <w:p w14:paraId="4960DEA8" w14:textId="77777777" w:rsidR="000F5AFD" w:rsidRPr="000F5AFD" w:rsidRDefault="000F5AFD" w:rsidP="00C06E45">
      <w:pPr>
        <w:pStyle w:val="Bibliography"/>
        <w:spacing w:line="480" w:lineRule="auto"/>
        <w:rPr>
          <w:sz w:val="24"/>
        </w:rPr>
      </w:pPr>
      <w:r w:rsidRPr="000F5AFD">
        <w:rPr>
          <w:sz w:val="24"/>
        </w:rPr>
        <w:t xml:space="preserve">Di Minin E, Slotow R, Hunter LTB, Montesino Pouzols F, Toivonen T, Verburg PH, Leader-Williams N, Petracca L, Moilanen A. 2016. Global priorities for national carnivore conservation under land use change. Scientific Reports </w:t>
      </w:r>
      <w:r w:rsidRPr="000F5AFD">
        <w:rPr>
          <w:b/>
          <w:bCs/>
          <w:sz w:val="24"/>
        </w:rPr>
        <w:t>6</w:t>
      </w:r>
      <w:r w:rsidRPr="000F5AFD">
        <w:rPr>
          <w:sz w:val="24"/>
        </w:rPr>
        <w:t>:23814. Nature Publishing Group.</w:t>
      </w:r>
    </w:p>
    <w:p w14:paraId="244AC0CE" w14:textId="77777777" w:rsidR="000F5AFD" w:rsidRPr="000F5AFD" w:rsidRDefault="000F5AFD" w:rsidP="00C06E45">
      <w:pPr>
        <w:pStyle w:val="Bibliography"/>
        <w:spacing w:line="480" w:lineRule="auto"/>
        <w:rPr>
          <w:sz w:val="24"/>
        </w:rPr>
      </w:pPr>
      <w:r w:rsidRPr="000F5AFD">
        <w:rPr>
          <w:sz w:val="24"/>
        </w:rPr>
        <w:t>Eklund JF, Cabeza-Jaimejuan MDM. 2017. Quality of governance and effectiveness of protected areas: crucial concepts for conservation planning. Annals of the New York Academy of Sciences.</w:t>
      </w:r>
    </w:p>
    <w:p w14:paraId="62D35648" w14:textId="77777777" w:rsidR="000F5AFD" w:rsidRPr="000F5AFD" w:rsidRDefault="000F5AFD" w:rsidP="00C06E45">
      <w:pPr>
        <w:pStyle w:val="Bibliography"/>
        <w:spacing w:line="480" w:lineRule="auto"/>
        <w:rPr>
          <w:sz w:val="24"/>
        </w:rPr>
      </w:pPr>
      <w:r w:rsidRPr="000F5AFD">
        <w:rPr>
          <w:sz w:val="24"/>
        </w:rPr>
        <w:t xml:space="preserve">Fick SE, Hijmans RJ. 2017. WorldClim 2: new 1-km spatial resolution climate surfaces for global land areas. International Journal of Climatology </w:t>
      </w:r>
      <w:r w:rsidRPr="000F5AFD">
        <w:rPr>
          <w:b/>
          <w:bCs/>
          <w:sz w:val="24"/>
        </w:rPr>
        <w:t>37</w:t>
      </w:r>
      <w:r w:rsidRPr="000F5AFD">
        <w:rPr>
          <w:sz w:val="24"/>
        </w:rPr>
        <w:t>:4302–4315.</w:t>
      </w:r>
    </w:p>
    <w:p w14:paraId="60A1F1E1" w14:textId="77777777" w:rsidR="000F5AFD" w:rsidRPr="000F5AFD" w:rsidRDefault="000F5AFD" w:rsidP="00C06E45">
      <w:pPr>
        <w:pStyle w:val="Bibliography"/>
        <w:spacing w:line="480" w:lineRule="auto"/>
        <w:rPr>
          <w:sz w:val="24"/>
        </w:rPr>
      </w:pPr>
      <w:r w:rsidRPr="000F5AFD">
        <w:rPr>
          <w:sz w:val="24"/>
        </w:rPr>
        <w:t xml:space="preserve">Hanson JO, Rhodes JR, Butchart SHM, Buchanan GM, Rondinini C, Ficetola GF, Fuller RA. 2020. Global conservation of species’ niches. Nature </w:t>
      </w:r>
      <w:r w:rsidRPr="000F5AFD">
        <w:rPr>
          <w:b/>
          <w:bCs/>
          <w:sz w:val="24"/>
        </w:rPr>
        <w:t>580</w:t>
      </w:r>
      <w:r w:rsidRPr="000F5AFD">
        <w:rPr>
          <w:sz w:val="24"/>
        </w:rPr>
        <w:t>:232–234.</w:t>
      </w:r>
    </w:p>
    <w:p w14:paraId="3FC929E4" w14:textId="77777777" w:rsidR="000F5AFD" w:rsidRPr="000F5AFD" w:rsidRDefault="000F5AFD" w:rsidP="00C06E45">
      <w:pPr>
        <w:pStyle w:val="Bibliography"/>
        <w:spacing w:line="480" w:lineRule="auto"/>
        <w:rPr>
          <w:sz w:val="24"/>
        </w:rPr>
      </w:pPr>
      <w:r w:rsidRPr="000F5AFD">
        <w:rPr>
          <w:sz w:val="24"/>
        </w:rPr>
        <w:t xml:space="preserve">Hoffmann S, Irl SD, Beierkuhnlein C. 2019. Predicted climate shifts within terrestrial protected areas worldwide. Nature communications </w:t>
      </w:r>
      <w:r w:rsidRPr="000F5AFD">
        <w:rPr>
          <w:b/>
          <w:bCs/>
          <w:sz w:val="24"/>
        </w:rPr>
        <w:t>10</w:t>
      </w:r>
      <w:r w:rsidRPr="000F5AFD">
        <w:rPr>
          <w:sz w:val="24"/>
        </w:rPr>
        <w:t>:1–10. Nature Publishing Group.</w:t>
      </w:r>
    </w:p>
    <w:p w14:paraId="2358F1E9" w14:textId="77777777" w:rsidR="000F5AFD" w:rsidRPr="000F5AFD" w:rsidRDefault="000F5AFD" w:rsidP="00C06E45">
      <w:pPr>
        <w:pStyle w:val="Bibliography"/>
        <w:spacing w:line="480" w:lineRule="auto"/>
        <w:rPr>
          <w:sz w:val="24"/>
        </w:rPr>
      </w:pPr>
      <w:r w:rsidRPr="000F5AFD">
        <w:rPr>
          <w:sz w:val="24"/>
        </w:rPr>
        <w:t xml:space="preserve">Hudson LN et al. 2014. The PREDICTS database: a global database of how local terrestrial biodiversity responds to human impacts. Ecology and Evolution </w:t>
      </w:r>
      <w:r w:rsidRPr="000F5AFD">
        <w:rPr>
          <w:b/>
          <w:bCs/>
          <w:sz w:val="24"/>
        </w:rPr>
        <w:t>4</w:t>
      </w:r>
      <w:r w:rsidRPr="000F5AFD">
        <w:rPr>
          <w:sz w:val="24"/>
        </w:rPr>
        <w:t>:4701–4735.</w:t>
      </w:r>
    </w:p>
    <w:p w14:paraId="26454892" w14:textId="77777777" w:rsidR="000F5AFD" w:rsidRPr="000F5AFD" w:rsidRDefault="000F5AFD" w:rsidP="00C06E45">
      <w:pPr>
        <w:pStyle w:val="Bibliography"/>
        <w:spacing w:line="480" w:lineRule="auto"/>
        <w:rPr>
          <w:sz w:val="24"/>
        </w:rPr>
      </w:pPr>
      <w:r w:rsidRPr="000F5AFD">
        <w:rPr>
          <w:sz w:val="24"/>
        </w:rPr>
        <w:t>IUCN. 2019. The IUCN Red List of Threatened Species. version 1.18. Available from https://www.iucnredlist.org/ (accessed October 10, 2019).</w:t>
      </w:r>
    </w:p>
    <w:p w14:paraId="4AFDC31C" w14:textId="77777777" w:rsidR="000F5AFD" w:rsidRPr="000F5AFD" w:rsidRDefault="000F5AFD" w:rsidP="00C06E45">
      <w:pPr>
        <w:pStyle w:val="Bibliography"/>
        <w:spacing w:line="480" w:lineRule="auto"/>
        <w:rPr>
          <w:sz w:val="24"/>
        </w:rPr>
      </w:pPr>
      <w:r w:rsidRPr="000F5AFD">
        <w:rPr>
          <w:sz w:val="24"/>
        </w:rPr>
        <w:lastRenderedPageBreak/>
        <w:t xml:space="preserve">Kaufmann D, Kraay A, Mastruzzi M. 2011. The Worldwide Governance Indicators: Methodology and Analytical Issues1. Hague Journal on the Rule of Law </w:t>
      </w:r>
      <w:r w:rsidRPr="000F5AFD">
        <w:rPr>
          <w:b/>
          <w:bCs/>
          <w:sz w:val="24"/>
        </w:rPr>
        <w:t>3</w:t>
      </w:r>
      <w:r w:rsidRPr="000F5AFD">
        <w:rPr>
          <w:sz w:val="24"/>
        </w:rPr>
        <w:t>:220–246. Cambridge University Press.</w:t>
      </w:r>
    </w:p>
    <w:p w14:paraId="0432DA40" w14:textId="77777777" w:rsidR="000F5AFD" w:rsidRPr="000F5AFD" w:rsidRDefault="000F5AFD" w:rsidP="00C06E45">
      <w:pPr>
        <w:pStyle w:val="Bibliography"/>
        <w:spacing w:line="480" w:lineRule="auto"/>
        <w:rPr>
          <w:sz w:val="24"/>
        </w:rPr>
      </w:pPr>
      <w:r w:rsidRPr="000F5AFD">
        <w:rPr>
          <w:sz w:val="24"/>
        </w:rPr>
        <w:t xml:space="preserve">Kehoe L, Romero-Muñoz A, Polaina E, Estes L, Kreft H, Kuemmerle T. 2017. Biodiversity at risk under future cropland expansion and intensification. Nature Ecology &amp; Evolution </w:t>
      </w:r>
      <w:r w:rsidRPr="000F5AFD">
        <w:rPr>
          <w:b/>
          <w:bCs/>
          <w:sz w:val="24"/>
        </w:rPr>
        <w:t>1</w:t>
      </w:r>
      <w:r w:rsidRPr="000F5AFD">
        <w:rPr>
          <w:sz w:val="24"/>
        </w:rPr>
        <w:t>:1129–1135. Nature Publishing Group.</w:t>
      </w:r>
    </w:p>
    <w:p w14:paraId="2DEB6AE5" w14:textId="77777777" w:rsidR="000F5AFD" w:rsidRPr="000F5AFD" w:rsidRDefault="000F5AFD" w:rsidP="00C06E45">
      <w:pPr>
        <w:pStyle w:val="Bibliography"/>
        <w:spacing w:line="480" w:lineRule="auto"/>
        <w:rPr>
          <w:sz w:val="24"/>
        </w:rPr>
      </w:pPr>
      <w:r w:rsidRPr="000F5AFD">
        <w:rPr>
          <w:sz w:val="24"/>
        </w:rPr>
        <w:t xml:space="preserve">Kelly LT et al. 2020. Fire and biodiversity in the Anthropocene. Science </w:t>
      </w:r>
      <w:r w:rsidRPr="000F5AFD">
        <w:rPr>
          <w:b/>
          <w:bCs/>
          <w:sz w:val="24"/>
        </w:rPr>
        <w:t>370</w:t>
      </w:r>
      <w:r w:rsidRPr="000F5AFD">
        <w:rPr>
          <w:sz w:val="24"/>
        </w:rPr>
        <w:t>. American Association for the Advancement of Science. Available from https://science.sciencemag.org/content/370/6519/eabb0355 (accessed December 11, 2020).</w:t>
      </w:r>
    </w:p>
    <w:p w14:paraId="3B709C06" w14:textId="77777777" w:rsidR="000F5AFD" w:rsidRPr="000F5AFD" w:rsidRDefault="000F5AFD" w:rsidP="00C06E45">
      <w:pPr>
        <w:pStyle w:val="Bibliography"/>
        <w:spacing w:line="480" w:lineRule="auto"/>
        <w:rPr>
          <w:sz w:val="24"/>
        </w:rPr>
      </w:pPr>
      <w:r w:rsidRPr="000F5AFD">
        <w:rPr>
          <w:sz w:val="24"/>
        </w:rPr>
        <w:t xml:space="preserve">La Sorte FA, Johnston A, Ault TR. 2021. Global trends in the frequency and duration of temperature extremes. Climatic Change </w:t>
      </w:r>
      <w:r w:rsidRPr="000F5AFD">
        <w:rPr>
          <w:b/>
          <w:bCs/>
          <w:sz w:val="24"/>
        </w:rPr>
        <w:t>166</w:t>
      </w:r>
      <w:r w:rsidRPr="000F5AFD">
        <w:rPr>
          <w:sz w:val="24"/>
        </w:rPr>
        <w:t>:1.</w:t>
      </w:r>
    </w:p>
    <w:p w14:paraId="6A1E5AEF" w14:textId="77777777" w:rsidR="000F5AFD" w:rsidRPr="000F5AFD" w:rsidRDefault="000F5AFD" w:rsidP="00C06E45">
      <w:pPr>
        <w:pStyle w:val="Bibliography"/>
        <w:spacing w:line="480" w:lineRule="auto"/>
        <w:rPr>
          <w:sz w:val="24"/>
        </w:rPr>
      </w:pPr>
      <w:r w:rsidRPr="000F5AFD">
        <w:rPr>
          <w:sz w:val="24"/>
        </w:rPr>
        <w:t xml:space="preserve">Loarie SR, Duffy PB, Hamilton H, Asner GP, Field CB, Ackerly DD. 2009. The velocity of climate change. Nature </w:t>
      </w:r>
      <w:r w:rsidRPr="000F5AFD">
        <w:rPr>
          <w:b/>
          <w:bCs/>
          <w:sz w:val="24"/>
        </w:rPr>
        <w:t>462</w:t>
      </w:r>
      <w:r w:rsidRPr="000F5AFD">
        <w:rPr>
          <w:sz w:val="24"/>
        </w:rPr>
        <w:t>:1052–1055.</w:t>
      </w:r>
    </w:p>
    <w:p w14:paraId="29936AFA" w14:textId="77777777" w:rsidR="000F5AFD" w:rsidRPr="000F5AFD" w:rsidRDefault="000F5AFD" w:rsidP="00C06E45">
      <w:pPr>
        <w:pStyle w:val="Bibliography"/>
        <w:spacing w:line="480" w:lineRule="auto"/>
        <w:rPr>
          <w:sz w:val="24"/>
        </w:rPr>
      </w:pPr>
      <w:r w:rsidRPr="000F5AFD">
        <w:rPr>
          <w:sz w:val="24"/>
        </w:rPr>
        <w:t xml:space="preserve">Margules CR, Pressey RL. 2000. Systematic conservation planning. Nature </w:t>
      </w:r>
      <w:r w:rsidRPr="000F5AFD">
        <w:rPr>
          <w:b/>
          <w:bCs/>
          <w:sz w:val="24"/>
        </w:rPr>
        <w:t>405</w:t>
      </w:r>
      <w:r w:rsidRPr="000F5AFD">
        <w:rPr>
          <w:sz w:val="24"/>
        </w:rPr>
        <w:t>:243–53.</w:t>
      </w:r>
    </w:p>
    <w:p w14:paraId="177BBEBB" w14:textId="77777777" w:rsidR="000F5AFD" w:rsidRPr="000F5AFD" w:rsidRDefault="000F5AFD" w:rsidP="00C06E45">
      <w:pPr>
        <w:pStyle w:val="Bibliography"/>
        <w:spacing w:line="480" w:lineRule="auto"/>
        <w:rPr>
          <w:sz w:val="24"/>
        </w:rPr>
      </w:pPr>
      <w:r w:rsidRPr="000F5AFD">
        <w:rPr>
          <w:sz w:val="24"/>
        </w:rPr>
        <w:t xml:space="preserve">Martin A, McGuire S, Sullivan S. 2013. Global environmental justice and biodiversity conservation. The Geographical Journal </w:t>
      </w:r>
      <w:r w:rsidRPr="000F5AFD">
        <w:rPr>
          <w:b/>
          <w:bCs/>
          <w:sz w:val="24"/>
        </w:rPr>
        <w:t>179</w:t>
      </w:r>
      <w:r w:rsidRPr="000F5AFD">
        <w:rPr>
          <w:sz w:val="24"/>
        </w:rPr>
        <w:t>:122–131.</w:t>
      </w:r>
    </w:p>
    <w:p w14:paraId="0150D179" w14:textId="77777777" w:rsidR="000F5AFD" w:rsidRPr="000F5AFD" w:rsidRDefault="000F5AFD" w:rsidP="00C06E45">
      <w:pPr>
        <w:pStyle w:val="Bibliography"/>
        <w:spacing w:line="480" w:lineRule="auto"/>
        <w:rPr>
          <w:sz w:val="24"/>
        </w:rPr>
      </w:pPr>
      <w:r w:rsidRPr="000F5AFD">
        <w:rPr>
          <w:sz w:val="24"/>
        </w:rPr>
        <w:t xml:space="preserve">Mascia MB, Pailler S. 2011. Protected area downgrading, downsizing, and degazettement (PADDD) and its conservation implications. Conservation Letters </w:t>
      </w:r>
      <w:r w:rsidRPr="000F5AFD">
        <w:rPr>
          <w:b/>
          <w:bCs/>
          <w:sz w:val="24"/>
        </w:rPr>
        <w:t>4</w:t>
      </w:r>
      <w:r w:rsidRPr="000F5AFD">
        <w:rPr>
          <w:sz w:val="24"/>
        </w:rPr>
        <w:t>:9–20. Blackwell Publishing Inc.</w:t>
      </w:r>
    </w:p>
    <w:p w14:paraId="1480B1A7" w14:textId="77777777" w:rsidR="000F5AFD" w:rsidRPr="000F5AFD" w:rsidRDefault="000F5AFD" w:rsidP="00C06E45">
      <w:pPr>
        <w:pStyle w:val="Bibliography"/>
        <w:spacing w:line="480" w:lineRule="auto"/>
        <w:rPr>
          <w:sz w:val="24"/>
        </w:rPr>
      </w:pPr>
      <w:r w:rsidRPr="000F5AFD">
        <w:rPr>
          <w:sz w:val="24"/>
        </w:rPr>
        <w:t xml:space="preserve">Maxwell SL, Butt N, Maron M, McAlpine CA, Chapman S, Ullmann A, Segan DB, Watson JEM. 2019. Conservation implications of ecological responses to extreme weather and climate events. Diversity and Distributions </w:t>
      </w:r>
      <w:r w:rsidRPr="000F5AFD">
        <w:rPr>
          <w:b/>
          <w:bCs/>
          <w:sz w:val="24"/>
        </w:rPr>
        <w:t>25</w:t>
      </w:r>
      <w:r w:rsidRPr="000F5AFD">
        <w:rPr>
          <w:sz w:val="24"/>
        </w:rPr>
        <w:t>:613–625.</w:t>
      </w:r>
    </w:p>
    <w:p w14:paraId="282C0AF8" w14:textId="77777777" w:rsidR="000F5AFD" w:rsidRPr="000F5AFD" w:rsidRDefault="000F5AFD" w:rsidP="00C06E45">
      <w:pPr>
        <w:pStyle w:val="Bibliography"/>
        <w:spacing w:line="480" w:lineRule="auto"/>
        <w:rPr>
          <w:sz w:val="24"/>
        </w:rPr>
      </w:pPr>
      <w:r w:rsidRPr="000F5AFD">
        <w:rPr>
          <w:sz w:val="24"/>
        </w:rPr>
        <w:lastRenderedPageBreak/>
        <w:t xml:space="preserve">McBride MF, Wilson KA, Bode M, Possingham HP. 2007. Incorporating the effects of socioeconomic uncertainty into priority setting for conservation investment. Conservation Biology </w:t>
      </w:r>
      <w:r w:rsidRPr="000F5AFD">
        <w:rPr>
          <w:b/>
          <w:bCs/>
          <w:sz w:val="24"/>
        </w:rPr>
        <w:t>21</w:t>
      </w:r>
      <w:r w:rsidRPr="000F5AFD">
        <w:rPr>
          <w:sz w:val="24"/>
        </w:rPr>
        <w:t>:1463–1474. Wiley Online Library.</w:t>
      </w:r>
    </w:p>
    <w:p w14:paraId="3CAD8D05" w14:textId="77777777" w:rsidR="000F5AFD" w:rsidRPr="000F5AFD" w:rsidRDefault="000F5AFD" w:rsidP="00C06E45">
      <w:pPr>
        <w:pStyle w:val="Bibliography"/>
        <w:spacing w:line="480" w:lineRule="auto"/>
        <w:rPr>
          <w:sz w:val="24"/>
        </w:rPr>
      </w:pPr>
      <w:r w:rsidRPr="000F5AFD">
        <w:rPr>
          <w:sz w:val="24"/>
        </w:rPr>
        <w:t xml:space="preserve">Miller RL, Marsh H, Benham C, Hamann M. 2019. A framework for improving the cross-jurisdictional governance of a marine migratory species. Conservation Science and Practice </w:t>
      </w:r>
      <w:r w:rsidRPr="000F5AFD">
        <w:rPr>
          <w:b/>
          <w:bCs/>
          <w:sz w:val="24"/>
        </w:rPr>
        <w:t>1</w:t>
      </w:r>
      <w:r w:rsidRPr="000F5AFD">
        <w:rPr>
          <w:sz w:val="24"/>
        </w:rPr>
        <w:t>:e58. Wiley Online Library.</w:t>
      </w:r>
    </w:p>
    <w:p w14:paraId="6907CE7F" w14:textId="77777777" w:rsidR="000F5AFD" w:rsidRPr="000F5AFD" w:rsidRDefault="000F5AFD" w:rsidP="00C06E45">
      <w:pPr>
        <w:pStyle w:val="Bibliography"/>
        <w:spacing w:line="480" w:lineRule="auto"/>
        <w:rPr>
          <w:sz w:val="24"/>
        </w:rPr>
      </w:pPr>
      <w:r w:rsidRPr="000F5AFD">
        <w:rPr>
          <w:sz w:val="24"/>
        </w:rPr>
        <w:t>Moilanen A, Wilson K, Possingham H. 2009. Spatial conservation prioritization: quantitative methods and computational tools. Oxford University Press.</w:t>
      </w:r>
    </w:p>
    <w:p w14:paraId="6B89BFD7" w14:textId="77777777" w:rsidR="000F5AFD" w:rsidRPr="000F5AFD" w:rsidRDefault="000F5AFD" w:rsidP="00C06E45">
      <w:pPr>
        <w:pStyle w:val="Bibliography"/>
        <w:spacing w:line="480" w:lineRule="auto"/>
        <w:rPr>
          <w:sz w:val="24"/>
        </w:rPr>
      </w:pPr>
      <w:r w:rsidRPr="000F5AFD">
        <w:rPr>
          <w:sz w:val="24"/>
        </w:rPr>
        <w:t xml:space="preserve">Myers N, Mittermeier RA, Mittermeier CG, da Fonseca GAB, Kent J. 2000. Biodiversity hotspots for conservation priorities. Nature </w:t>
      </w:r>
      <w:r w:rsidRPr="000F5AFD">
        <w:rPr>
          <w:b/>
          <w:bCs/>
          <w:sz w:val="24"/>
        </w:rPr>
        <w:t>403</w:t>
      </w:r>
      <w:r w:rsidRPr="000F5AFD">
        <w:rPr>
          <w:sz w:val="24"/>
        </w:rPr>
        <w:t>:853–858. Nature Publishing Group.</w:t>
      </w:r>
    </w:p>
    <w:p w14:paraId="1E9195EA" w14:textId="77777777" w:rsidR="000F5AFD" w:rsidRPr="000F5AFD" w:rsidRDefault="000F5AFD" w:rsidP="00C06E45">
      <w:pPr>
        <w:pStyle w:val="Bibliography"/>
        <w:spacing w:line="480" w:lineRule="auto"/>
        <w:rPr>
          <w:sz w:val="24"/>
        </w:rPr>
      </w:pPr>
      <w:r w:rsidRPr="000F5AFD">
        <w:rPr>
          <w:sz w:val="24"/>
        </w:rPr>
        <w:t xml:space="preserve">Newbold T et al. 2015. Global effects of land use on local terrestrial biodiversity. Nature </w:t>
      </w:r>
      <w:r w:rsidRPr="000F5AFD">
        <w:rPr>
          <w:b/>
          <w:bCs/>
          <w:sz w:val="24"/>
        </w:rPr>
        <w:t>520</w:t>
      </w:r>
      <w:r w:rsidRPr="000F5AFD">
        <w:rPr>
          <w:sz w:val="24"/>
        </w:rPr>
        <w:t>:45–50. Nature Publishing Group.</w:t>
      </w:r>
    </w:p>
    <w:p w14:paraId="523100C2" w14:textId="77777777" w:rsidR="000F5AFD" w:rsidRPr="000F5AFD" w:rsidRDefault="000F5AFD" w:rsidP="00C06E45">
      <w:pPr>
        <w:pStyle w:val="Bibliography"/>
        <w:spacing w:line="480" w:lineRule="auto"/>
        <w:rPr>
          <w:sz w:val="24"/>
        </w:rPr>
      </w:pPr>
      <w:r w:rsidRPr="000F5AFD">
        <w:rPr>
          <w:sz w:val="24"/>
        </w:rPr>
        <w:t xml:space="preserve">Pimm SL, Raven P. 2000. Extinction by numbers. Nature </w:t>
      </w:r>
      <w:r w:rsidRPr="000F5AFD">
        <w:rPr>
          <w:b/>
          <w:bCs/>
          <w:sz w:val="24"/>
        </w:rPr>
        <w:t>403</w:t>
      </w:r>
      <w:r w:rsidRPr="000F5AFD">
        <w:rPr>
          <w:sz w:val="24"/>
        </w:rPr>
        <w:t>:843–845.</w:t>
      </w:r>
    </w:p>
    <w:p w14:paraId="3CF6E8A5" w14:textId="77777777" w:rsidR="000F5AFD" w:rsidRPr="000F5AFD" w:rsidRDefault="000F5AFD" w:rsidP="00C06E45">
      <w:pPr>
        <w:pStyle w:val="Bibliography"/>
        <w:spacing w:line="480" w:lineRule="auto"/>
        <w:rPr>
          <w:sz w:val="24"/>
        </w:rPr>
      </w:pPr>
      <w:r w:rsidRPr="000F5AFD">
        <w:rPr>
          <w:sz w:val="24"/>
        </w:rPr>
        <w:t xml:space="preserve">Pouzols FM, Toivonen T, Di Minin E, Kukkala AS, Kullberg P, Kuusterä J, Lehtomäki J, Tenkanen H, Verburg PH, Moilanen A. 2014. Global protected area expansion is compromised by projected land-use and parochialism. Nature </w:t>
      </w:r>
      <w:r w:rsidRPr="000F5AFD">
        <w:rPr>
          <w:b/>
          <w:bCs/>
          <w:sz w:val="24"/>
        </w:rPr>
        <w:t>516</w:t>
      </w:r>
      <w:r w:rsidRPr="000F5AFD">
        <w:rPr>
          <w:sz w:val="24"/>
        </w:rPr>
        <w:t>:383–386. Nature Research.</w:t>
      </w:r>
    </w:p>
    <w:p w14:paraId="6747D76F" w14:textId="77777777" w:rsidR="000F5AFD" w:rsidRPr="000F5AFD" w:rsidRDefault="000F5AFD" w:rsidP="00C06E45">
      <w:pPr>
        <w:pStyle w:val="Bibliography"/>
        <w:spacing w:line="480" w:lineRule="auto"/>
        <w:rPr>
          <w:sz w:val="24"/>
        </w:rPr>
      </w:pPr>
      <w:r w:rsidRPr="000F5AFD">
        <w:rPr>
          <w:sz w:val="24"/>
        </w:rPr>
        <w:t xml:space="preserve">Santini L, Butchart SHM, Rondinini C, Benítez-López A, Hilbers JP, Schipper AM, Cengic M, Tobias JA, Huijbregts MAJ. 2019. Applying habitat and population-density models to land-cover time series to inform IUCN Red List assessments. Conservation Biology </w:t>
      </w:r>
      <w:r w:rsidRPr="000F5AFD">
        <w:rPr>
          <w:b/>
          <w:bCs/>
          <w:sz w:val="24"/>
        </w:rPr>
        <w:t>33</w:t>
      </w:r>
      <w:r w:rsidRPr="000F5AFD">
        <w:rPr>
          <w:sz w:val="24"/>
        </w:rPr>
        <w:t>:1084–1093.</w:t>
      </w:r>
    </w:p>
    <w:p w14:paraId="4A20A0D4" w14:textId="77777777" w:rsidR="000F5AFD" w:rsidRPr="000F5AFD" w:rsidRDefault="000F5AFD" w:rsidP="00C06E45">
      <w:pPr>
        <w:pStyle w:val="Bibliography"/>
        <w:spacing w:line="480" w:lineRule="auto"/>
        <w:rPr>
          <w:sz w:val="24"/>
        </w:rPr>
      </w:pPr>
      <w:r w:rsidRPr="000F5AFD">
        <w:rPr>
          <w:sz w:val="24"/>
        </w:rPr>
        <w:t xml:space="preserve">Schulze K, Knights K, Coad L, Geldmann J, Leverington F, Eassom A, Marr M, Butchart SH, Hockings M, Burgess ND. 2018. An assessment of threats to terrestrial protected areas. Conservation Letters </w:t>
      </w:r>
      <w:r w:rsidRPr="000F5AFD">
        <w:rPr>
          <w:b/>
          <w:bCs/>
          <w:sz w:val="24"/>
        </w:rPr>
        <w:t>11</w:t>
      </w:r>
      <w:r w:rsidRPr="000F5AFD">
        <w:rPr>
          <w:sz w:val="24"/>
        </w:rPr>
        <w:t>:e12435. Wiley Online Library.</w:t>
      </w:r>
    </w:p>
    <w:p w14:paraId="60C6C73F" w14:textId="77777777" w:rsidR="000F5AFD" w:rsidRPr="000F5AFD" w:rsidRDefault="000F5AFD" w:rsidP="00C06E45">
      <w:pPr>
        <w:pStyle w:val="Bibliography"/>
        <w:spacing w:line="480" w:lineRule="auto"/>
        <w:rPr>
          <w:sz w:val="24"/>
        </w:rPr>
      </w:pPr>
      <w:r w:rsidRPr="000F5AFD">
        <w:rPr>
          <w:sz w:val="24"/>
        </w:rPr>
        <w:lastRenderedPageBreak/>
        <w:t xml:space="preserve">Tesfaw AT, Pfaff A, Kroner REG, Qin S, Medeiros R, Mascia MB. 2018. Land-use and land-cover change shape the sustainability and impacts of protected areas. Proceedings of the National Academy of Sciences </w:t>
      </w:r>
      <w:r w:rsidRPr="000F5AFD">
        <w:rPr>
          <w:b/>
          <w:bCs/>
          <w:sz w:val="24"/>
        </w:rPr>
        <w:t>115</w:t>
      </w:r>
      <w:r w:rsidRPr="000F5AFD">
        <w:rPr>
          <w:sz w:val="24"/>
        </w:rPr>
        <w:t>:2084–2089. National Acad Sciences.</w:t>
      </w:r>
    </w:p>
    <w:p w14:paraId="44D69ABF" w14:textId="77777777" w:rsidR="000F5AFD" w:rsidRPr="000F5AFD" w:rsidRDefault="000F5AFD" w:rsidP="00C06E45">
      <w:pPr>
        <w:pStyle w:val="Bibliography"/>
        <w:spacing w:line="480" w:lineRule="auto"/>
        <w:rPr>
          <w:sz w:val="24"/>
        </w:rPr>
      </w:pPr>
      <w:r w:rsidRPr="000F5AFD">
        <w:rPr>
          <w:sz w:val="24"/>
        </w:rPr>
        <w:t xml:space="preserve">Venter O et al. 2014. Targeting Global Protected Area Expansion for Imperiled Biodiversity. PLOS Biology </w:t>
      </w:r>
      <w:r w:rsidRPr="000F5AFD">
        <w:rPr>
          <w:b/>
          <w:bCs/>
          <w:sz w:val="24"/>
        </w:rPr>
        <w:t>12</w:t>
      </w:r>
      <w:r w:rsidRPr="000F5AFD">
        <w:rPr>
          <w:sz w:val="24"/>
        </w:rPr>
        <w:t>:e1001891. Public Library of Science.</w:t>
      </w:r>
    </w:p>
    <w:p w14:paraId="77FB6993" w14:textId="77777777" w:rsidR="000F5AFD" w:rsidRPr="000F5AFD" w:rsidRDefault="000F5AFD" w:rsidP="00C06E45">
      <w:pPr>
        <w:pStyle w:val="Bibliography"/>
        <w:spacing w:line="480" w:lineRule="auto"/>
        <w:rPr>
          <w:sz w:val="24"/>
        </w:rPr>
      </w:pPr>
      <w:r w:rsidRPr="000F5AFD">
        <w:rPr>
          <w:sz w:val="24"/>
        </w:rPr>
        <w:t xml:space="preserve">Watson JE, Dudley N, Segan DB, Hockings M. 2014. The performance and potential of protected areas. Nature </w:t>
      </w:r>
      <w:r w:rsidRPr="000F5AFD">
        <w:rPr>
          <w:b/>
          <w:bCs/>
          <w:sz w:val="24"/>
        </w:rPr>
        <w:t>515</w:t>
      </w:r>
      <w:r w:rsidRPr="000F5AFD">
        <w:rPr>
          <w:sz w:val="24"/>
        </w:rPr>
        <w:t>:67–73.</w:t>
      </w:r>
    </w:p>
    <w:p w14:paraId="3323C199" w14:textId="509E75D1" w:rsidR="0041311C" w:rsidRPr="006A3748" w:rsidRDefault="0041311C" w:rsidP="00C06E45">
      <w:pPr>
        <w:spacing w:line="480" w:lineRule="auto"/>
        <w:rPr>
          <w:b/>
          <w:color w:val="000000"/>
          <w:sz w:val="24"/>
          <w:szCs w:val="24"/>
        </w:rPr>
      </w:pPr>
      <w:r w:rsidRPr="00746BFD">
        <w:rPr>
          <w:b/>
          <w:color w:val="000000"/>
          <w:sz w:val="24"/>
          <w:szCs w:val="24"/>
        </w:rPr>
        <w:fldChar w:fldCharType="end"/>
      </w:r>
      <w:r w:rsidRPr="006A3748">
        <w:rPr>
          <w:b/>
          <w:color w:val="000000"/>
          <w:sz w:val="24"/>
          <w:szCs w:val="24"/>
        </w:rPr>
        <w:br w:type="page"/>
      </w:r>
    </w:p>
    <w:p w14:paraId="4326671F" w14:textId="3E077CE3" w:rsidR="00DC3AA1" w:rsidRPr="00993C81" w:rsidRDefault="00D0362E" w:rsidP="00993C81">
      <w:pPr>
        <w:pBdr>
          <w:top w:val="nil"/>
          <w:left w:val="nil"/>
          <w:bottom w:val="nil"/>
          <w:right w:val="nil"/>
          <w:between w:val="nil"/>
        </w:pBdr>
        <w:spacing w:before="120" w:line="480" w:lineRule="auto"/>
        <w:rPr>
          <w:rStyle w:val="Strong"/>
          <w:b w:val="0"/>
          <w:bCs w:val="0"/>
          <w:color w:val="1155CC"/>
          <w:sz w:val="24"/>
          <w:szCs w:val="24"/>
          <w:u w:val="single"/>
        </w:rPr>
      </w:pPr>
      <w:bookmarkStart w:id="2" w:name="_heading=h.30j0zll" w:colFirst="0" w:colLast="0"/>
      <w:bookmarkStart w:id="3" w:name="_heading=h.3znysh7" w:colFirst="0" w:colLast="0"/>
      <w:bookmarkEnd w:id="2"/>
      <w:bookmarkEnd w:id="3"/>
      <w:r>
        <w:rPr>
          <w:b/>
          <w:color w:val="000000"/>
          <w:sz w:val="24"/>
          <w:szCs w:val="24"/>
        </w:rPr>
        <w:lastRenderedPageBreak/>
        <w:t>Data and materials availability:</w:t>
      </w:r>
      <w:r>
        <w:rPr>
          <w:color w:val="000000"/>
          <w:sz w:val="24"/>
          <w:szCs w:val="24"/>
        </w:rPr>
        <w:t xml:space="preserve"> All data, scripts and full results are available on Open Science Framework (OSF) and will be assigned a DOI once the manuscript is in print: </w:t>
      </w:r>
      <w:hyperlink r:id="rId13">
        <w:r>
          <w:rPr>
            <w:color w:val="1155CC"/>
            <w:sz w:val="24"/>
            <w:szCs w:val="24"/>
            <w:u w:val="single"/>
          </w:rPr>
          <w:t>https://osf.io/e2fuw/?view_only=46eb2e525daf42d29df318a92762d885</w:t>
        </w:r>
      </w:hyperlink>
    </w:p>
    <w:p w14:paraId="33605A52" w14:textId="0B121371" w:rsidR="001E534E" w:rsidRPr="001E534E" w:rsidRDefault="001E534E" w:rsidP="00E7620C">
      <w:pPr>
        <w:spacing w:line="480" w:lineRule="auto"/>
        <w:rPr>
          <w:color w:val="000000"/>
          <w:sz w:val="24"/>
          <w:szCs w:val="24"/>
        </w:rPr>
        <w:sectPr w:rsidR="001E534E" w:rsidRPr="001E534E" w:rsidSect="00983F92">
          <w:headerReference w:type="even" r:id="rId14"/>
          <w:headerReference w:type="default" r:id="rId15"/>
          <w:footerReference w:type="even" r:id="rId16"/>
          <w:footerReference w:type="default" r:id="rId17"/>
          <w:headerReference w:type="first" r:id="rId18"/>
          <w:footerReference w:type="first" r:id="rId19"/>
          <w:pgSz w:w="12240" w:h="15840"/>
          <w:pgMar w:top="1296" w:right="1440" w:bottom="1296" w:left="1440" w:header="432" w:footer="720" w:gutter="0"/>
          <w:lnNumType w:countBy="1" w:restart="continuous"/>
          <w:pgNumType w:start="1"/>
          <w:cols w:space="720"/>
          <w:docGrid w:linePitch="272"/>
        </w:sectPr>
      </w:pPr>
      <w:r w:rsidRPr="001E534E">
        <w:rPr>
          <w:color w:val="262626"/>
          <w:sz w:val="24"/>
          <w:szCs w:val="24"/>
        </w:rPr>
        <w:br/>
      </w:r>
    </w:p>
    <w:p w14:paraId="4AC8733C" w14:textId="295E63DD" w:rsidR="00C1706F" w:rsidRPr="00F2502B" w:rsidRDefault="00F2502B" w:rsidP="00341122">
      <w:pPr>
        <w:spacing w:line="480" w:lineRule="auto"/>
        <w:rPr>
          <w:b/>
          <w:bCs/>
          <w:color w:val="262626"/>
          <w:sz w:val="24"/>
          <w:szCs w:val="24"/>
          <w:shd w:val="clear" w:color="auto" w:fill="FFFFFF"/>
        </w:rPr>
      </w:pPr>
      <w:r>
        <w:rPr>
          <w:rStyle w:val="Strong"/>
          <w:color w:val="262626"/>
          <w:sz w:val="24"/>
          <w:szCs w:val="24"/>
          <w:shd w:val="clear" w:color="auto" w:fill="FFFFFF"/>
        </w:rPr>
        <w:lastRenderedPageBreak/>
        <w:t>Figures</w:t>
      </w:r>
    </w:p>
    <w:p w14:paraId="06F99067" w14:textId="3FB87D4C" w:rsidR="00166003" w:rsidRDefault="002552EC" w:rsidP="00341122">
      <w:pPr>
        <w:spacing w:line="480" w:lineRule="auto"/>
        <w:rPr>
          <w:b/>
        </w:rPr>
      </w:pPr>
      <w:r>
        <w:rPr>
          <w:noProof/>
          <w:lang w:val="en-CA"/>
        </w:rPr>
        <w:drawing>
          <wp:inline distT="0" distB="0" distL="0" distR="0" wp14:anchorId="2D6719A5" wp14:editId="6F483224">
            <wp:extent cx="7810500" cy="4330700"/>
            <wp:effectExtent l="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810500" cy="4330700"/>
                    </a:xfrm>
                    <a:prstGeom prst="rect">
                      <a:avLst/>
                    </a:prstGeom>
                    <a:noFill/>
                    <a:ln>
                      <a:noFill/>
                    </a:ln>
                  </pic:spPr>
                </pic:pic>
              </a:graphicData>
            </a:graphic>
          </wp:inline>
        </w:drawing>
      </w:r>
    </w:p>
    <w:p w14:paraId="4C4ADAA1" w14:textId="5C9B7B5A" w:rsidR="00C1706F" w:rsidRPr="00993C81" w:rsidRDefault="00993C81" w:rsidP="00993C81">
      <w:pPr>
        <w:spacing w:line="480" w:lineRule="auto"/>
        <w:ind w:left="360"/>
        <w:rPr>
          <w:b/>
          <w:sz w:val="24"/>
          <w:szCs w:val="24"/>
        </w:rPr>
      </w:pPr>
      <w:r>
        <w:rPr>
          <w:b/>
          <w:sz w:val="24"/>
          <w:szCs w:val="24"/>
        </w:rPr>
        <w:t>Figure 1:</w:t>
      </w:r>
      <w:r>
        <w:rPr>
          <w:sz w:val="24"/>
          <w:szCs w:val="24"/>
        </w:rPr>
        <w:t xml:space="preserve"> Spatial representation of priority areas for protection to account for governance, land use and climate risk. Accounting for these risks to protected area effectiveness to produce more resilient conservation networks would require 23.5% of land surface to reach suitable habitat protection goals (</w:t>
      </w:r>
      <w:r>
        <w:rPr>
          <w:i/>
          <w:sz w:val="24"/>
          <w:szCs w:val="24"/>
        </w:rPr>
        <w:t>26</w:t>
      </w:r>
      <w:r>
        <w:rPr>
          <w:sz w:val="24"/>
          <w:szCs w:val="24"/>
        </w:rPr>
        <w:t>) for vertebrate species from the IUCN Red List of Threatened Species (</w:t>
      </w:r>
      <w:r>
        <w:rPr>
          <w:i/>
          <w:sz w:val="24"/>
          <w:szCs w:val="24"/>
        </w:rPr>
        <w:t>20</w:t>
      </w:r>
      <w:r>
        <w:rPr>
          <w:sz w:val="24"/>
          <w:szCs w:val="24"/>
        </w:rPr>
        <w:t>).</w:t>
      </w:r>
    </w:p>
    <w:p w14:paraId="3A95E92B" w14:textId="77777777" w:rsidR="00993C81" w:rsidRDefault="002552EC" w:rsidP="00993C81">
      <w:pPr>
        <w:spacing w:line="480" w:lineRule="auto"/>
        <w:ind w:left="360"/>
        <w:rPr>
          <w:sz w:val="24"/>
          <w:szCs w:val="24"/>
        </w:rPr>
      </w:pPr>
      <w:r>
        <w:rPr>
          <w:noProof/>
          <w:lang w:val="en-CA"/>
        </w:rPr>
        <w:lastRenderedPageBreak/>
        <w:drawing>
          <wp:inline distT="0" distB="0" distL="0" distR="0" wp14:anchorId="674FA076" wp14:editId="7412A6D8">
            <wp:extent cx="8477250" cy="4705350"/>
            <wp:effectExtent l="0" t="0" r="0" b="0"/>
            <wp:docPr id="2"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8477250" cy="4705350"/>
                    </a:xfrm>
                    <a:prstGeom prst="rect">
                      <a:avLst/>
                    </a:prstGeom>
                    <a:noFill/>
                    <a:ln>
                      <a:noFill/>
                    </a:ln>
                  </pic:spPr>
                </pic:pic>
              </a:graphicData>
            </a:graphic>
          </wp:inline>
        </w:drawing>
      </w:r>
      <w:r w:rsidR="00D0362E">
        <w:rPr>
          <w:b/>
          <w:sz w:val="24"/>
          <w:szCs w:val="24"/>
        </w:rPr>
        <w:t xml:space="preserve"> </w:t>
      </w:r>
      <w:r w:rsidR="00993C81">
        <w:rPr>
          <w:b/>
          <w:sz w:val="24"/>
          <w:szCs w:val="24"/>
        </w:rPr>
        <w:t>Figure 2</w:t>
      </w:r>
      <w:r w:rsidR="00993C81">
        <w:rPr>
          <w:sz w:val="24"/>
          <w:szCs w:val="24"/>
        </w:rPr>
        <w:t>: “No regrets” areas comprising 8.5 million km</w:t>
      </w:r>
      <w:r w:rsidR="00993C81">
        <w:rPr>
          <w:sz w:val="24"/>
          <w:szCs w:val="24"/>
          <w:vertAlign w:val="superscript"/>
        </w:rPr>
        <w:t xml:space="preserve">2 </w:t>
      </w:r>
      <w:r w:rsidR="00993C81">
        <w:rPr>
          <w:sz w:val="24"/>
          <w:szCs w:val="24"/>
        </w:rPr>
        <w:t>of land that was identified as priority habitat for protection regardless of the risks included in our analysis.</w:t>
      </w:r>
    </w:p>
    <w:p w14:paraId="6EB22641" w14:textId="241EDD95" w:rsidR="00C1706F" w:rsidRDefault="00C1706F" w:rsidP="00341122">
      <w:pPr>
        <w:spacing w:line="480" w:lineRule="auto"/>
        <w:rPr>
          <w:sz w:val="24"/>
          <w:szCs w:val="24"/>
        </w:rPr>
      </w:pPr>
    </w:p>
    <w:p w14:paraId="43728EAA" w14:textId="42846F51" w:rsidR="00C1706F" w:rsidRDefault="002552EC" w:rsidP="00341122">
      <w:pPr>
        <w:spacing w:line="480" w:lineRule="auto"/>
      </w:pPr>
      <w:r>
        <w:rPr>
          <w:noProof/>
          <w:lang w:val="en-CA"/>
        </w:rPr>
        <w:lastRenderedPageBreak/>
        <w:drawing>
          <wp:inline distT="0" distB="0" distL="0" distR="0" wp14:anchorId="74CBC0AE" wp14:editId="577BC6BF">
            <wp:extent cx="8083550" cy="4483100"/>
            <wp:effectExtent l="0" t="0" r="0" b="0"/>
            <wp:docPr id="3"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083550" cy="4483100"/>
                    </a:xfrm>
                    <a:prstGeom prst="rect">
                      <a:avLst/>
                    </a:prstGeom>
                    <a:noFill/>
                    <a:ln>
                      <a:noFill/>
                    </a:ln>
                  </pic:spPr>
                </pic:pic>
              </a:graphicData>
            </a:graphic>
          </wp:inline>
        </w:drawing>
      </w:r>
    </w:p>
    <w:p w14:paraId="78B826CF" w14:textId="1ED48E1E" w:rsidR="00993C81" w:rsidRDefault="00993C81" w:rsidP="00993C81">
      <w:pPr>
        <w:spacing w:line="480" w:lineRule="auto"/>
        <w:ind w:left="360"/>
        <w:rPr>
          <w:sz w:val="24"/>
          <w:szCs w:val="24"/>
        </w:rPr>
      </w:pPr>
      <w:r>
        <w:rPr>
          <w:b/>
          <w:sz w:val="24"/>
          <w:szCs w:val="24"/>
        </w:rPr>
        <w:t>Figure 3:</w:t>
      </w:r>
      <w:r>
        <w:rPr>
          <w:sz w:val="24"/>
          <w:szCs w:val="24"/>
        </w:rPr>
        <w:t xml:space="preserve">  Percent country-level variation between the null scenario and the 15 scenarios including risk. Countries whose results are consistent across the 15 scenarios (e.g., Mexico) have low variation, while countries whose results are less consistent across the 15 scenarios (e.g., Finland) have high variation. </w:t>
      </w:r>
    </w:p>
    <w:p w14:paraId="206338B1" w14:textId="77777777" w:rsidR="00C1706F" w:rsidRDefault="00C1706F" w:rsidP="00341122">
      <w:pPr>
        <w:spacing w:line="480" w:lineRule="auto"/>
        <w:rPr>
          <w:sz w:val="24"/>
          <w:szCs w:val="24"/>
        </w:rPr>
      </w:pPr>
    </w:p>
    <w:p w14:paraId="19829048" w14:textId="77777777" w:rsidR="00C1706F" w:rsidRDefault="00C1706F" w:rsidP="00341122">
      <w:pPr>
        <w:spacing w:line="480" w:lineRule="auto"/>
        <w:rPr>
          <w:sz w:val="24"/>
          <w:szCs w:val="24"/>
        </w:rPr>
      </w:pPr>
    </w:p>
    <w:p w14:paraId="40E5D38D" w14:textId="77777777" w:rsidR="00C1706F" w:rsidRDefault="00C1706F" w:rsidP="00341122">
      <w:pPr>
        <w:spacing w:line="480" w:lineRule="auto"/>
        <w:rPr>
          <w:noProof/>
          <w:sz w:val="24"/>
          <w:szCs w:val="24"/>
          <w:lang w:eastAsia="en-US"/>
        </w:rPr>
      </w:pPr>
    </w:p>
    <w:p w14:paraId="4BF1A74E" w14:textId="2EC22C43" w:rsidR="00C1706F" w:rsidRDefault="002552EC" w:rsidP="00341122">
      <w:pPr>
        <w:spacing w:line="480" w:lineRule="auto"/>
        <w:rPr>
          <w:sz w:val="24"/>
          <w:szCs w:val="24"/>
        </w:rPr>
      </w:pPr>
      <w:r>
        <w:rPr>
          <w:noProof/>
          <w:sz w:val="24"/>
          <w:szCs w:val="24"/>
          <w:lang w:val="en-CA"/>
        </w:rPr>
        <w:drawing>
          <wp:inline distT="0" distB="0" distL="0" distR="0" wp14:anchorId="47ABD00B" wp14:editId="121AF1FD">
            <wp:extent cx="9144000" cy="3390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144000" cy="3390900"/>
                    </a:xfrm>
                    <a:prstGeom prst="rect">
                      <a:avLst/>
                    </a:prstGeom>
                    <a:noFill/>
                    <a:ln>
                      <a:noFill/>
                    </a:ln>
                  </pic:spPr>
                </pic:pic>
              </a:graphicData>
            </a:graphic>
          </wp:inline>
        </w:drawing>
      </w:r>
    </w:p>
    <w:p w14:paraId="51E37CC7" w14:textId="77777777" w:rsidR="00993C81" w:rsidRDefault="00993C81" w:rsidP="00993C81">
      <w:pPr>
        <w:spacing w:line="480" w:lineRule="auto"/>
        <w:ind w:left="360"/>
        <w:rPr>
          <w:sz w:val="24"/>
          <w:szCs w:val="24"/>
        </w:rPr>
      </w:pPr>
      <w:r>
        <w:rPr>
          <w:b/>
          <w:sz w:val="24"/>
          <w:szCs w:val="24"/>
        </w:rPr>
        <w:t xml:space="preserve">Figure 4: </w:t>
      </w:r>
      <w:r>
        <w:rPr>
          <w:sz w:val="24"/>
          <w:szCs w:val="24"/>
        </w:rPr>
        <w:t xml:space="preserve">Contrast of using individual risk objectives (governance, land use, climate) to the null scenario of uniform objective structure. The top panels represent the individual risk data for the focal regions. In the bottom panels brown shows null, green the specific risk objective scenario results, and purple where both scenarios agree. The figures show how the spatial configuration of the solutions changes when risk is considered in a scenario. Governance focus is on Finland and Russia, land use risk on Sierra Leone and Liberia, and climate risk on Serbia, Hungary and Kosovo. </w:t>
      </w:r>
    </w:p>
    <w:p w14:paraId="5174474F" w14:textId="1C8C6AA2" w:rsidR="00B124D4" w:rsidRPr="00F858DE" w:rsidRDefault="00B124D4" w:rsidP="00993C81">
      <w:pPr>
        <w:spacing w:line="480" w:lineRule="auto"/>
        <w:rPr>
          <w:b/>
          <w:sz w:val="24"/>
          <w:szCs w:val="24"/>
        </w:rPr>
      </w:pPr>
    </w:p>
    <w:sectPr w:rsidR="00B124D4" w:rsidRPr="00F858DE" w:rsidSect="00223AE6">
      <w:headerReference w:type="default" r:id="rId24"/>
      <w:footerReference w:type="default" r:id="rId25"/>
      <w:pgSz w:w="15840" w:h="12240" w:orient="landscape"/>
      <w:pgMar w:top="1134" w:right="1134" w:bottom="1134" w:left="1134" w:header="0" w:footer="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CB1DC2" w14:textId="77777777" w:rsidR="00376FB2" w:rsidRDefault="00376FB2">
      <w:r>
        <w:separator/>
      </w:r>
    </w:p>
  </w:endnote>
  <w:endnote w:type="continuationSeparator" w:id="0">
    <w:p w14:paraId="77EB9C61" w14:textId="77777777" w:rsidR="00376FB2" w:rsidRDefault="00376F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default"/>
  </w:font>
  <w:font w:name="BlissMedium">
    <w:altName w:val="Cambria"/>
    <w:panose1 w:val="00000000000000000000"/>
    <w:charset w:val="00"/>
    <w:family w:val="roman"/>
    <w:notTrueType/>
    <w:pitch w:val="default"/>
  </w:font>
  <w:font w:name="BlissBold">
    <w:panose1 w:val="00000000000000000000"/>
    <w:charset w:val="00"/>
    <w:family w:val="roman"/>
    <w:notTrueType/>
    <w:pitch w:val="default"/>
  </w:font>
  <w:font w:name="Liberation Serif">
    <w:altName w:val="Times New Roman"/>
    <w:charset w:val="00"/>
    <w:family w:val="roman"/>
    <w:pitch w:val="variable"/>
    <w:sig w:usb0="E0000AFF" w:usb1="500078FF" w:usb2="00000021" w:usb3="00000000" w:csb0="000001B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2B00AF" w14:textId="77777777" w:rsidR="00B57720" w:rsidRDefault="00B5772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2ABAD3" w14:textId="607710C1" w:rsidR="00B57720" w:rsidRDefault="00B57720">
    <w:pPr>
      <w:pBdr>
        <w:top w:val="nil"/>
        <w:left w:val="nil"/>
        <w:bottom w:val="nil"/>
        <w:right w:val="nil"/>
        <w:between w:val="nil"/>
      </w:pBdr>
      <w:tabs>
        <w:tab w:val="center" w:pos="4320"/>
        <w:tab w:val="right" w:pos="8640"/>
      </w:tabs>
      <w:jc w:val="center"/>
      <w:rPr>
        <w:smallCaps/>
        <w:color w:val="4F81BD"/>
      </w:rPr>
    </w:pPr>
    <w:r>
      <w:rPr>
        <w:smallCaps/>
        <w:color w:val="4F81BD"/>
      </w:rPr>
      <w:fldChar w:fldCharType="begin"/>
    </w:r>
    <w:r>
      <w:rPr>
        <w:smallCaps/>
        <w:color w:val="4F81BD"/>
      </w:rPr>
      <w:instrText>PAGE</w:instrText>
    </w:r>
    <w:r>
      <w:rPr>
        <w:smallCaps/>
        <w:color w:val="4F81BD"/>
      </w:rPr>
      <w:fldChar w:fldCharType="separate"/>
    </w:r>
    <w:r w:rsidR="00C46C31">
      <w:rPr>
        <w:smallCaps/>
        <w:noProof/>
        <w:color w:val="4F81BD"/>
      </w:rPr>
      <w:t>25</w:t>
    </w:r>
    <w:r>
      <w:rPr>
        <w:smallCaps/>
        <w:color w:val="4F81BD"/>
      </w:rPr>
      <w:fldChar w:fldCharType="end"/>
    </w:r>
  </w:p>
  <w:p w14:paraId="714DFC41" w14:textId="77777777" w:rsidR="00B57720" w:rsidRDefault="00B57720">
    <w:pPr>
      <w:pBdr>
        <w:top w:val="nil"/>
        <w:left w:val="nil"/>
        <w:bottom w:val="nil"/>
        <w:right w:val="nil"/>
        <w:between w:val="nil"/>
      </w:pBdr>
      <w:tabs>
        <w:tab w:val="center" w:pos="4320"/>
        <w:tab w:val="right" w:pos="8640"/>
      </w:tabs>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E8B6D" w14:textId="77777777" w:rsidR="00B57720" w:rsidRDefault="00B57720">
    <w:pPr>
      <w:pBdr>
        <w:top w:val="nil"/>
        <w:left w:val="nil"/>
        <w:bottom w:val="nil"/>
        <w:right w:val="nil"/>
        <w:between w:val="nil"/>
      </w:pBdr>
      <w:tabs>
        <w:tab w:val="center" w:pos="4320"/>
        <w:tab w:val="right" w:pos="8640"/>
      </w:tabs>
      <w:jc w:val="center"/>
      <w:rPr>
        <w:smallCaps/>
        <w:color w:val="4F81BD"/>
      </w:rPr>
    </w:pPr>
    <w:r>
      <w:rPr>
        <w:smallCaps/>
        <w:color w:val="4F81BD"/>
      </w:rPr>
      <w:fldChar w:fldCharType="begin"/>
    </w:r>
    <w:r>
      <w:rPr>
        <w:smallCaps/>
        <w:color w:val="4F81BD"/>
      </w:rPr>
      <w:instrText>PAGE</w:instrText>
    </w:r>
    <w:r>
      <w:rPr>
        <w:smallCaps/>
        <w:color w:val="4F81BD"/>
      </w:rPr>
      <w:fldChar w:fldCharType="end"/>
    </w:r>
  </w:p>
  <w:p w14:paraId="2707D135" w14:textId="77777777" w:rsidR="00B57720" w:rsidRDefault="00B57720">
    <w:pPr>
      <w:pBdr>
        <w:top w:val="nil"/>
        <w:left w:val="nil"/>
        <w:bottom w:val="nil"/>
        <w:right w:val="nil"/>
        <w:between w:val="nil"/>
      </w:pBdr>
      <w:tabs>
        <w:tab w:val="center" w:pos="4320"/>
        <w:tab w:val="right" w:pos="8640"/>
      </w:tabs>
      <w:rPr>
        <w:color w:val="00000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6064477"/>
      <w:docPartObj>
        <w:docPartGallery w:val="Page Numbers (Bottom of Page)"/>
        <w:docPartUnique/>
      </w:docPartObj>
    </w:sdtPr>
    <w:sdtEndPr>
      <w:rPr>
        <w:noProof/>
      </w:rPr>
    </w:sdtEndPr>
    <w:sdtContent>
      <w:p w14:paraId="7C57E97D" w14:textId="12A2C880" w:rsidR="00B57720" w:rsidRDefault="00B57720">
        <w:pPr>
          <w:pStyle w:val="Footer"/>
          <w:jc w:val="center"/>
        </w:pPr>
        <w:r>
          <w:fldChar w:fldCharType="begin"/>
        </w:r>
        <w:r>
          <w:instrText xml:space="preserve"> PAGE   \* MERGEFORMAT </w:instrText>
        </w:r>
        <w:r>
          <w:fldChar w:fldCharType="separate"/>
        </w:r>
        <w:r w:rsidR="00C46C31">
          <w:rPr>
            <w:noProof/>
          </w:rPr>
          <w:t>30</w:t>
        </w:r>
        <w:r>
          <w:rPr>
            <w:noProof/>
          </w:rPr>
          <w:fldChar w:fldCharType="end"/>
        </w:r>
      </w:p>
    </w:sdtContent>
  </w:sdt>
  <w:p w14:paraId="41683AF2" w14:textId="3EF518CF" w:rsidR="00B57720" w:rsidRDefault="00B577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B628C4" w14:textId="77777777" w:rsidR="00376FB2" w:rsidRDefault="00376FB2">
      <w:r>
        <w:separator/>
      </w:r>
    </w:p>
  </w:footnote>
  <w:footnote w:type="continuationSeparator" w:id="0">
    <w:p w14:paraId="0439E8B3" w14:textId="77777777" w:rsidR="00376FB2" w:rsidRDefault="00376F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B59B6" w14:textId="77777777" w:rsidR="00B57720" w:rsidRDefault="00B5772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DF3586" w14:textId="77777777" w:rsidR="00B57720" w:rsidRDefault="00B577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93893" w14:textId="1FF0B3C5" w:rsidR="00B57720" w:rsidRDefault="00B57720">
    <w:pPr>
      <w:pBdr>
        <w:top w:val="nil"/>
        <w:left w:val="nil"/>
        <w:bottom w:val="nil"/>
        <w:right w:val="nil"/>
        <w:between w:val="nil"/>
      </w:pBdr>
      <w:tabs>
        <w:tab w:val="center" w:pos="4320"/>
        <w:tab w:val="right" w:pos="8640"/>
      </w:tabs>
      <w:rPr>
        <w:color w:val="000000"/>
      </w:rPr>
    </w:pPr>
    <w:r>
      <w:rPr>
        <w:color w:val="000000"/>
      </w:rPr>
      <w:tab/>
      <w:t>Submitted Manuscript: Confidential</w:t>
    </w:r>
    <w:r>
      <w:rPr>
        <w:color w:val="000000"/>
      </w:rPr>
      <w:tab/>
    </w:r>
    <w:r>
      <w:rPr>
        <w:noProof/>
        <w:lang w:val="en-CA"/>
      </w:rPr>
      <w:drawing>
        <wp:anchor distT="0" distB="0" distL="114300" distR="114300" simplePos="0" relativeHeight="251657728" behindDoc="0" locked="0" layoutInCell="1" allowOverlap="1" wp14:anchorId="0882EBEA" wp14:editId="31C2F9AA">
          <wp:simplePos x="0" y="0"/>
          <wp:positionH relativeFrom="column">
            <wp:posOffset>0</wp:posOffset>
          </wp:positionH>
          <wp:positionV relativeFrom="paragraph">
            <wp:posOffset>5080</wp:posOffset>
          </wp:positionV>
          <wp:extent cx="1045210" cy="457200"/>
          <wp:effectExtent l="0" t="0" r="0" b="0"/>
          <wp:wrapSquare wrapText="bothSides"/>
          <wp:docPr id="1" name="image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45210" cy="457200"/>
                  </a:xfrm>
                  <a:prstGeom prst="rect">
                    <a:avLst/>
                  </a:prstGeom>
                  <a:noFill/>
                </pic:spPr>
              </pic:pic>
            </a:graphicData>
          </a:graphic>
          <wp14:sizeRelH relativeFrom="page">
            <wp14:pctWidth>0</wp14:pctWidth>
          </wp14:sizeRelH>
          <wp14:sizeRelV relativeFrom="page">
            <wp14:pctHeight>0</wp14:pctHeight>
          </wp14:sizeRelV>
        </wp:anchor>
      </w:drawing>
    </w:r>
  </w:p>
  <w:p w14:paraId="201C598A" w14:textId="77777777" w:rsidR="00B57720" w:rsidRDefault="00B57720">
    <w:pPr>
      <w:pBdr>
        <w:top w:val="nil"/>
        <w:left w:val="nil"/>
        <w:bottom w:val="nil"/>
        <w:right w:val="nil"/>
        <w:between w:val="nil"/>
      </w:pBdr>
      <w:tabs>
        <w:tab w:val="center" w:pos="4320"/>
        <w:tab w:val="right" w:pos="8640"/>
      </w:tabs>
      <w:rPr>
        <w:color w:val="00000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9E809" w14:textId="77777777" w:rsidR="00B57720" w:rsidRPr="005001AC" w:rsidRDefault="00B57720" w:rsidP="00B57720">
    <w:pPr>
      <w:jc w:val="right"/>
    </w:pPr>
  </w:p>
  <w:p w14:paraId="47875A84" w14:textId="77777777" w:rsidR="00B57720" w:rsidRDefault="00B5772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8D40E3"/>
    <w:multiLevelType w:val="hybridMultilevel"/>
    <w:tmpl w:val="268886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C7310E"/>
    <w:multiLevelType w:val="multilevel"/>
    <w:tmpl w:val="5F0E3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C2B389B"/>
    <w:multiLevelType w:val="hybridMultilevel"/>
    <w:tmpl w:val="490CC772"/>
    <w:lvl w:ilvl="0" w:tplc="90E4F27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38439432">
    <w:abstractNumId w:val="2"/>
  </w:num>
  <w:num w:numId="2" w16cid:durableId="1938176131">
    <w:abstractNumId w:val="0"/>
  </w:num>
  <w:num w:numId="3" w16cid:durableId="10951770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06F"/>
    <w:rsid w:val="00000644"/>
    <w:rsid w:val="00004F94"/>
    <w:rsid w:val="0001246F"/>
    <w:rsid w:val="0001474F"/>
    <w:rsid w:val="000148BF"/>
    <w:rsid w:val="00021F02"/>
    <w:rsid w:val="0002287D"/>
    <w:rsid w:val="00024D7E"/>
    <w:rsid w:val="00026878"/>
    <w:rsid w:val="00026E6C"/>
    <w:rsid w:val="00027F4C"/>
    <w:rsid w:val="00030493"/>
    <w:rsid w:val="0003323D"/>
    <w:rsid w:val="00033270"/>
    <w:rsid w:val="00035724"/>
    <w:rsid w:val="00036FED"/>
    <w:rsid w:val="00037B6B"/>
    <w:rsid w:val="000445BA"/>
    <w:rsid w:val="0004617C"/>
    <w:rsid w:val="00051151"/>
    <w:rsid w:val="00052607"/>
    <w:rsid w:val="00057149"/>
    <w:rsid w:val="000601B2"/>
    <w:rsid w:val="000610E3"/>
    <w:rsid w:val="00062EA7"/>
    <w:rsid w:val="00063F81"/>
    <w:rsid w:val="00064830"/>
    <w:rsid w:val="00064E45"/>
    <w:rsid w:val="0006524B"/>
    <w:rsid w:val="0006611D"/>
    <w:rsid w:val="00066912"/>
    <w:rsid w:val="0006778A"/>
    <w:rsid w:val="00070C92"/>
    <w:rsid w:val="00076B4A"/>
    <w:rsid w:val="00076D53"/>
    <w:rsid w:val="000830C4"/>
    <w:rsid w:val="00087726"/>
    <w:rsid w:val="0009212E"/>
    <w:rsid w:val="00092300"/>
    <w:rsid w:val="00092722"/>
    <w:rsid w:val="00094173"/>
    <w:rsid w:val="00094A55"/>
    <w:rsid w:val="00096A28"/>
    <w:rsid w:val="000A0120"/>
    <w:rsid w:val="000A6321"/>
    <w:rsid w:val="000A7052"/>
    <w:rsid w:val="000A7EC3"/>
    <w:rsid w:val="000B1FBC"/>
    <w:rsid w:val="000B256F"/>
    <w:rsid w:val="000C3424"/>
    <w:rsid w:val="000C4577"/>
    <w:rsid w:val="000C6F6C"/>
    <w:rsid w:val="000D3C14"/>
    <w:rsid w:val="000D460D"/>
    <w:rsid w:val="000D5094"/>
    <w:rsid w:val="000D660A"/>
    <w:rsid w:val="000E4FB5"/>
    <w:rsid w:val="000E66A7"/>
    <w:rsid w:val="000F1C3B"/>
    <w:rsid w:val="000F20C0"/>
    <w:rsid w:val="000F5AFD"/>
    <w:rsid w:val="00104687"/>
    <w:rsid w:val="001057B2"/>
    <w:rsid w:val="001102DB"/>
    <w:rsid w:val="0011048E"/>
    <w:rsid w:val="00115958"/>
    <w:rsid w:val="001168FB"/>
    <w:rsid w:val="00121C37"/>
    <w:rsid w:val="00122296"/>
    <w:rsid w:val="0012244E"/>
    <w:rsid w:val="00123CE1"/>
    <w:rsid w:val="00126600"/>
    <w:rsid w:val="0013130A"/>
    <w:rsid w:val="00132A0A"/>
    <w:rsid w:val="001340B5"/>
    <w:rsid w:val="0013490A"/>
    <w:rsid w:val="00142091"/>
    <w:rsid w:val="00142612"/>
    <w:rsid w:val="001426DE"/>
    <w:rsid w:val="001432AA"/>
    <w:rsid w:val="001435E6"/>
    <w:rsid w:val="0014391B"/>
    <w:rsid w:val="0015187E"/>
    <w:rsid w:val="0015233B"/>
    <w:rsid w:val="00161E8B"/>
    <w:rsid w:val="001653E4"/>
    <w:rsid w:val="00166003"/>
    <w:rsid w:val="00166028"/>
    <w:rsid w:val="00170B3E"/>
    <w:rsid w:val="0017714A"/>
    <w:rsid w:val="00183D71"/>
    <w:rsid w:val="00187FE5"/>
    <w:rsid w:val="00190AFE"/>
    <w:rsid w:val="001955BD"/>
    <w:rsid w:val="001A090A"/>
    <w:rsid w:val="001A1944"/>
    <w:rsid w:val="001A4D49"/>
    <w:rsid w:val="001A7F89"/>
    <w:rsid w:val="001B25FE"/>
    <w:rsid w:val="001C543A"/>
    <w:rsid w:val="001E534E"/>
    <w:rsid w:val="001E68CD"/>
    <w:rsid w:val="0020633D"/>
    <w:rsid w:val="00210ED2"/>
    <w:rsid w:val="00212E3A"/>
    <w:rsid w:val="00213F86"/>
    <w:rsid w:val="00215BA1"/>
    <w:rsid w:val="00221EA4"/>
    <w:rsid w:val="0022294C"/>
    <w:rsid w:val="00223AE6"/>
    <w:rsid w:val="002256EF"/>
    <w:rsid w:val="00227070"/>
    <w:rsid w:val="00233322"/>
    <w:rsid w:val="0023706C"/>
    <w:rsid w:val="0023759B"/>
    <w:rsid w:val="002412BA"/>
    <w:rsid w:val="00242161"/>
    <w:rsid w:val="0024440F"/>
    <w:rsid w:val="00246B50"/>
    <w:rsid w:val="00250E82"/>
    <w:rsid w:val="002532C5"/>
    <w:rsid w:val="002552EC"/>
    <w:rsid w:val="00262AAB"/>
    <w:rsid w:val="00263546"/>
    <w:rsid w:val="00266191"/>
    <w:rsid w:val="00266809"/>
    <w:rsid w:val="0026742E"/>
    <w:rsid w:val="0027105A"/>
    <w:rsid w:val="0027118B"/>
    <w:rsid w:val="002729C5"/>
    <w:rsid w:val="002729D6"/>
    <w:rsid w:val="00275510"/>
    <w:rsid w:val="00276948"/>
    <w:rsid w:val="00280B02"/>
    <w:rsid w:val="00292416"/>
    <w:rsid w:val="00294755"/>
    <w:rsid w:val="002A2CAA"/>
    <w:rsid w:val="002A5EBF"/>
    <w:rsid w:val="002B1E4D"/>
    <w:rsid w:val="002B2D45"/>
    <w:rsid w:val="002B4024"/>
    <w:rsid w:val="002B494A"/>
    <w:rsid w:val="002B59DC"/>
    <w:rsid w:val="002B7540"/>
    <w:rsid w:val="002C1963"/>
    <w:rsid w:val="002C1AD8"/>
    <w:rsid w:val="002C3F8A"/>
    <w:rsid w:val="002C59C9"/>
    <w:rsid w:val="002C5CEB"/>
    <w:rsid w:val="002C7D5A"/>
    <w:rsid w:val="002D15A8"/>
    <w:rsid w:val="002D1F49"/>
    <w:rsid w:val="002D3713"/>
    <w:rsid w:val="002D47F7"/>
    <w:rsid w:val="002E3D5D"/>
    <w:rsid w:val="002F14C8"/>
    <w:rsid w:val="002F3038"/>
    <w:rsid w:val="002F5B5E"/>
    <w:rsid w:val="0030291A"/>
    <w:rsid w:val="00303099"/>
    <w:rsid w:val="00303428"/>
    <w:rsid w:val="003065C7"/>
    <w:rsid w:val="00306644"/>
    <w:rsid w:val="00307DAA"/>
    <w:rsid w:val="00312ACC"/>
    <w:rsid w:val="00312FED"/>
    <w:rsid w:val="003149FE"/>
    <w:rsid w:val="003218F5"/>
    <w:rsid w:val="00321BD9"/>
    <w:rsid w:val="00326F63"/>
    <w:rsid w:val="003320BD"/>
    <w:rsid w:val="00332606"/>
    <w:rsid w:val="0033351C"/>
    <w:rsid w:val="00334535"/>
    <w:rsid w:val="00341122"/>
    <w:rsid w:val="00341B30"/>
    <w:rsid w:val="00343E32"/>
    <w:rsid w:val="00344B00"/>
    <w:rsid w:val="00345D6C"/>
    <w:rsid w:val="00351502"/>
    <w:rsid w:val="0035736D"/>
    <w:rsid w:val="0036232A"/>
    <w:rsid w:val="003623E8"/>
    <w:rsid w:val="00362AFC"/>
    <w:rsid w:val="00363AF9"/>
    <w:rsid w:val="00366354"/>
    <w:rsid w:val="003746CC"/>
    <w:rsid w:val="00375FFC"/>
    <w:rsid w:val="00376FB2"/>
    <w:rsid w:val="00384088"/>
    <w:rsid w:val="0038721B"/>
    <w:rsid w:val="003928AD"/>
    <w:rsid w:val="003A0E91"/>
    <w:rsid w:val="003A78D6"/>
    <w:rsid w:val="003B04A9"/>
    <w:rsid w:val="003B20C9"/>
    <w:rsid w:val="003B3C1A"/>
    <w:rsid w:val="003B51A5"/>
    <w:rsid w:val="003B53F4"/>
    <w:rsid w:val="003B7846"/>
    <w:rsid w:val="003B7E7F"/>
    <w:rsid w:val="003C2889"/>
    <w:rsid w:val="003C332C"/>
    <w:rsid w:val="003D706F"/>
    <w:rsid w:val="003E23CE"/>
    <w:rsid w:val="003E3D06"/>
    <w:rsid w:val="003E3F19"/>
    <w:rsid w:val="003E628A"/>
    <w:rsid w:val="003F5475"/>
    <w:rsid w:val="003F64F4"/>
    <w:rsid w:val="003F7500"/>
    <w:rsid w:val="004066D6"/>
    <w:rsid w:val="00410A01"/>
    <w:rsid w:val="0041311C"/>
    <w:rsid w:val="00413D88"/>
    <w:rsid w:val="00414FE9"/>
    <w:rsid w:val="004163AF"/>
    <w:rsid w:val="00420C78"/>
    <w:rsid w:val="004279AD"/>
    <w:rsid w:val="004341A2"/>
    <w:rsid w:val="0043506E"/>
    <w:rsid w:val="00441069"/>
    <w:rsid w:val="00445268"/>
    <w:rsid w:val="004508B2"/>
    <w:rsid w:val="004511DA"/>
    <w:rsid w:val="00451A43"/>
    <w:rsid w:val="004554EB"/>
    <w:rsid w:val="00455DF1"/>
    <w:rsid w:val="004560A9"/>
    <w:rsid w:val="004649E8"/>
    <w:rsid w:val="00465393"/>
    <w:rsid w:val="0048311C"/>
    <w:rsid w:val="004835FD"/>
    <w:rsid w:val="00485BFE"/>
    <w:rsid w:val="00487034"/>
    <w:rsid w:val="004921CA"/>
    <w:rsid w:val="0049273D"/>
    <w:rsid w:val="0049405C"/>
    <w:rsid w:val="0049411B"/>
    <w:rsid w:val="00494725"/>
    <w:rsid w:val="00494CE4"/>
    <w:rsid w:val="00494DC4"/>
    <w:rsid w:val="0049770E"/>
    <w:rsid w:val="004A1027"/>
    <w:rsid w:val="004A11FA"/>
    <w:rsid w:val="004A27BC"/>
    <w:rsid w:val="004A3B9B"/>
    <w:rsid w:val="004A3D6D"/>
    <w:rsid w:val="004A5DB7"/>
    <w:rsid w:val="004B0EB7"/>
    <w:rsid w:val="004B379D"/>
    <w:rsid w:val="004B406B"/>
    <w:rsid w:val="004B5320"/>
    <w:rsid w:val="004B748F"/>
    <w:rsid w:val="004C0431"/>
    <w:rsid w:val="004C3B36"/>
    <w:rsid w:val="004C482A"/>
    <w:rsid w:val="004C539A"/>
    <w:rsid w:val="004C60C6"/>
    <w:rsid w:val="004D198A"/>
    <w:rsid w:val="004D2148"/>
    <w:rsid w:val="004D3477"/>
    <w:rsid w:val="004D3553"/>
    <w:rsid w:val="004D57FF"/>
    <w:rsid w:val="004D6486"/>
    <w:rsid w:val="004E30EE"/>
    <w:rsid w:val="004E3A21"/>
    <w:rsid w:val="004E4FED"/>
    <w:rsid w:val="004F1EB4"/>
    <w:rsid w:val="004F6B59"/>
    <w:rsid w:val="004F7F0C"/>
    <w:rsid w:val="005106B1"/>
    <w:rsid w:val="00511559"/>
    <w:rsid w:val="00511633"/>
    <w:rsid w:val="005125F0"/>
    <w:rsid w:val="005245A6"/>
    <w:rsid w:val="00531AAB"/>
    <w:rsid w:val="0053265F"/>
    <w:rsid w:val="00540003"/>
    <w:rsid w:val="00544D4D"/>
    <w:rsid w:val="00545F2F"/>
    <w:rsid w:val="00546CCA"/>
    <w:rsid w:val="0055077D"/>
    <w:rsid w:val="00561DE5"/>
    <w:rsid w:val="00562FEF"/>
    <w:rsid w:val="00563136"/>
    <w:rsid w:val="00563BE3"/>
    <w:rsid w:val="00566435"/>
    <w:rsid w:val="00566BC2"/>
    <w:rsid w:val="00566C92"/>
    <w:rsid w:val="00571ACA"/>
    <w:rsid w:val="00574074"/>
    <w:rsid w:val="005748DA"/>
    <w:rsid w:val="00575085"/>
    <w:rsid w:val="005776AE"/>
    <w:rsid w:val="00582AC1"/>
    <w:rsid w:val="005867F1"/>
    <w:rsid w:val="00590FF7"/>
    <w:rsid w:val="00592DA6"/>
    <w:rsid w:val="005946E0"/>
    <w:rsid w:val="00595D44"/>
    <w:rsid w:val="00597FB3"/>
    <w:rsid w:val="005A04D2"/>
    <w:rsid w:val="005A446B"/>
    <w:rsid w:val="005A7566"/>
    <w:rsid w:val="005B1D03"/>
    <w:rsid w:val="005B3BB0"/>
    <w:rsid w:val="005C13C2"/>
    <w:rsid w:val="005C20B6"/>
    <w:rsid w:val="005C4C2F"/>
    <w:rsid w:val="005C72F8"/>
    <w:rsid w:val="005D35EA"/>
    <w:rsid w:val="005D50E2"/>
    <w:rsid w:val="005D7650"/>
    <w:rsid w:val="005E34B5"/>
    <w:rsid w:val="005F32D6"/>
    <w:rsid w:val="005F460F"/>
    <w:rsid w:val="005F554D"/>
    <w:rsid w:val="005F7B4F"/>
    <w:rsid w:val="0060296B"/>
    <w:rsid w:val="00602B87"/>
    <w:rsid w:val="00604593"/>
    <w:rsid w:val="00613314"/>
    <w:rsid w:val="006228DB"/>
    <w:rsid w:val="00625CD2"/>
    <w:rsid w:val="006270AF"/>
    <w:rsid w:val="006273C0"/>
    <w:rsid w:val="00640D82"/>
    <w:rsid w:val="006508C2"/>
    <w:rsid w:val="00653CEF"/>
    <w:rsid w:val="00660E20"/>
    <w:rsid w:val="0066171A"/>
    <w:rsid w:val="0066454E"/>
    <w:rsid w:val="006658CD"/>
    <w:rsid w:val="006673C8"/>
    <w:rsid w:val="00667F60"/>
    <w:rsid w:val="00673052"/>
    <w:rsid w:val="0067395D"/>
    <w:rsid w:val="00675393"/>
    <w:rsid w:val="0067601F"/>
    <w:rsid w:val="00676B33"/>
    <w:rsid w:val="00684AC2"/>
    <w:rsid w:val="00690EA6"/>
    <w:rsid w:val="00691B6C"/>
    <w:rsid w:val="00694B14"/>
    <w:rsid w:val="00695219"/>
    <w:rsid w:val="00695AD2"/>
    <w:rsid w:val="00696260"/>
    <w:rsid w:val="006A3748"/>
    <w:rsid w:val="006A4A8E"/>
    <w:rsid w:val="006A6772"/>
    <w:rsid w:val="006A75FB"/>
    <w:rsid w:val="006A7C34"/>
    <w:rsid w:val="006B57E1"/>
    <w:rsid w:val="006B6B04"/>
    <w:rsid w:val="006B7B9D"/>
    <w:rsid w:val="006C1095"/>
    <w:rsid w:val="006C3BFE"/>
    <w:rsid w:val="006D3B9B"/>
    <w:rsid w:val="006D3BBA"/>
    <w:rsid w:val="006D5663"/>
    <w:rsid w:val="006D7CF0"/>
    <w:rsid w:val="006E670F"/>
    <w:rsid w:val="006F0528"/>
    <w:rsid w:val="006F4753"/>
    <w:rsid w:val="007017E8"/>
    <w:rsid w:val="00705FC4"/>
    <w:rsid w:val="00706438"/>
    <w:rsid w:val="0071099B"/>
    <w:rsid w:val="00710F55"/>
    <w:rsid w:val="00711646"/>
    <w:rsid w:val="00715453"/>
    <w:rsid w:val="007215B6"/>
    <w:rsid w:val="007253E4"/>
    <w:rsid w:val="00726439"/>
    <w:rsid w:val="00727D73"/>
    <w:rsid w:val="00732746"/>
    <w:rsid w:val="00735A04"/>
    <w:rsid w:val="00736ABA"/>
    <w:rsid w:val="007406B2"/>
    <w:rsid w:val="00746BFD"/>
    <w:rsid w:val="007514FE"/>
    <w:rsid w:val="00760275"/>
    <w:rsid w:val="007618B0"/>
    <w:rsid w:val="00761CDC"/>
    <w:rsid w:val="007711B0"/>
    <w:rsid w:val="00773DAB"/>
    <w:rsid w:val="00777409"/>
    <w:rsid w:val="007801C1"/>
    <w:rsid w:val="00780DAC"/>
    <w:rsid w:val="00783C8B"/>
    <w:rsid w:val="007914B3"/>
    <w:rsid w:val="007960A0"/>
    <w:rsid w:val="007960A5"/>
    <w:rsid w:val="007A055E"/>
    <w:rsid w:val="007A5DBC"/>
    <w:rsid w:val="007A66B4"/>
    <w:rsid w:val="007A6A5C"/>
    <w:rsid w:val="007A74AA"/>
    <w:rsid w:val="007B06E7"/>
    <w:rsid w:val="007B0EAE"/>
    <w:rsid w:val="007B18DD"/>
    <w:rsid w:val="007B20EB"/>
    <w:rsid w:val="007C42B8"/>
    <w:rsid w:val="007C48CD"/>
    <w:rsid w:val="007C6A37"/>
    <w:rsid w:val="007C6E8F"/>
    <w:rsid w:val="007D244F"/>
    <w:rsid w:val="007D59C8"/>
    <w:rsid w:val="007D5C90"/>
    <w:rsid w:val="007D73FF"/>
    <w:rsid w:val="007E0824"/>
    <w:rsid w:val="007E168D"/>
    <w:rsid w:val="007E3744"/>
    <w:rsid w:val="007F38E3"/>
    <w:rsid w:val="007F7BFB"/>
    <w:rsid w:val="0080344E"/>
    <w:rsid w:val="00807362"/>
    <w:rsid w:val="00810485"/>
    <w:rsid w:val="00815657"/>
    <w:rsid w:val="00815943"/>
    <w:rsid w:val="00817CE1"/>
    <w:rsid w:val="00820078"/>
    <w:rsid w:val="0082261D"/>
    <w:rsid w:val="00845988"/>
    <w:rsid w:val="00853411"/>
    <w:rsid w:val="0087546D"/>
    <w:rsid w:val="00881AD6"/>
    <w:rsid w:val="00883A21"/>
    <w:rsid w:val="00887129"/>
    <w:rsid w:val="00887FBB"/>
    <w:rsid w:val="00892D5D"/>
    <w:rsid w:val="0089429C"/>
    <w:rsid w:val="008950A4"/>
    <w:rsid w:val="008A4AD9"/>
    <w:rsid w:val="008A667A"/>
    <w:rsid w:val="008B3CE7"/>
    <w:rsid w:val="008B7C3E"/>
    <w:rsid w:val="008C0F34"/>
    <w:rsid w:val="008C1905"/>
    <w:rsid w:val="008C4594"/>
    <w:rsid w:val="008C6CE2"/>
    <w:rsid w:val="008D2720"/>
    <w:rsid w:val="008D6531"/>
    <w:rsid w:val="008E1AFD"/>
    <w:rsid w:val="008E575D"/>
    <w:rsid w:val="008E7670"/>
    <w:rsid w:val="0090134A"/>
    <w:rsid w:val="00903855"/>
    <w:rsid w:val="00903DA3"/>
    <w:rsid w:val="00904B25"/>
    <w:rsid w:val="00905DCA"/>
    <w:rsid w:val="009156CF"/>
    <w:rsid w:val="00920626"/>
    <w:rsid w:val="00921B0E"/>
    <w:rsid w:val="009236EE"/>
    <w:rsid w:val="00930180"/>
    <w:rsid w:val="00931CEC"/>
    <w:rsid w:val="009327D3"/>
    <w:rsid w:val="00935843"/>
    <w:rsid w:val="00951B69"/>
    <w:rsid w:val="00956505"/>
    <w:rsid w:val="00956AF4"/>
    <w:rsid w:val="0096220F"/>
    <w:rsid w:val="00965AD4"/>
    <w:rsid w:val="00967599"/>
    <w:rsid w:val="009717AF"/>
    <w:rsid w:val="009727D0"/>
    <w:rsid w:val="0097612A"/>
    <w:rsid w:val="009828B7"/>
    <w:rsid w:val="00983F92"/>
    <w:rsid w:val="00986A2A"/>
    <w:rsid w:val="00986E18"/>
    <w:rsid w:val="00990341"/>
    <w:rsid w:val="00993C81"/>
    <w:rsid w:val="009949F9"/>
    <w:rsid w:val="009A0755"/>
    <w:rsid w:val="009A3AC9"/>
    <w:rsid w:val="009A5C3A"/>
    <w:rsid w:val="009A7873"/>
    <w:rsid w:val="009A7E5B"/>
    <w:rsid w:val="009B338F"/>
    <w:rsid w:val="009B39F4"/>
    <w:rsid w:val="009C1125"/>
    <w:rsid w:val="009C2795"/>
    <w:rsid w:val="009C2977"/>
    <w:rsid w:val="009D5F3D"/>
    <w:rsid w:val="009D68ED"/>
    <w:rsid w:val="009E04F3"/>
    <w:rsid w:val="009E2869"/>
    <w:rsid w:val="009E2C25"/>
    <w:rsid w:val="009E5DA6"/>
    <w:rsid w:val="009E7886"/>
    <w:rsid w:val="009F3A09"/>
    <w:rsid w:val="009F4C4D"/>
    <w:rsid w:val="009F712A"/>
    <w:rsid w:val="00A06FC9"/>
    <w:rsid w:val="00A107B5"/>
    <w:rsid w:val="00A1300C"/>
    <w:rsid w:val="00A153CA"/>
    <w:rsid w:val="00A156B5"/>
    <w:rsid w:val="00A215CF"/>
    <w:rsid w:val="00A25E85"/>
    <w:rsid w:val="00A32572"/>
    <w:rsid w:val="00A42C1C"/>
    <w:rsid w:val="00A462D3"/>
    <w:rsid w:val="00A56CBE"/>
    <w:rsid w:val="00A74362"/>
    <w:rsid w:val="00A74D7A"/>
    <w:rsid w:val="00A859E3"/>
    <w:rsid w:val="00A86BBE"/>
    <w:rsid w:val="00AA3A88"/>
    <w:rsid w:val="00AA6F46"/>
    <w:rsid w:val="00AB670B"/>
    <w:rsid w:val="00AC0449"/>
    <w:rsid w:val="00AC2B66"/>
    <w:rsid w:val="00AC48F5"/>
    <w:rsid w:val="00AE00B4"/>
    <w:rsid w:val="00AE23A7"/>
    <w:rsid w:val="00AE29E7"/>
    <w:rsid w:val="00AF3C5E"/>
    <w:rsid w:val="00AF5BCA"/>
    <w:rsid w:val="00B06C2A"/>
    <w:rsid w:val="00B124D4"/>
    <w:rsid w:val="00B14AC3"/>
    <w:rsid w:val="00B17115"/>
    <w:rsid w:val="00B21B63"/>
    <w:rsid w:val="00B22911"/>
    <w:rsid w:val="00B229E6"/>
    <w:rsid w:val="00B22E8F"/>
    <w:rsid w:val="00B26AC0"/>
    <w:rsid w:val="00B3314C"/>
    <w:rsid w:val="00B37D62"/>
    <w:rsid w:val="00B403C3"/>
    <w:rsid w:val="00B46633"/>
    <w:rsid w:val="00B54825"/>
    <w:rsid w:val="00B5607D"/>
    <w:rsid w:val="00B57720"/>
    <w:rsid w:val="00B63284"/>
    <w:rsid w:val="00B664B2"/>
    <w:rsid w:val="00B6726B"/>
    <w:rsid w:val="00B74912"/>
    <w:rsid w:val="00B7543B"/>
    <w:rsid w:val="00B81D82"/>
    <w:rsid w:val="00B8531F"/>
    <w:rsid w:val="00B86B80"/>
    <w:rsid w:val="00B97054"/>
    <w:rsid w:val="00BA2A46"/>
    <w:rsid w:val="00BA5140"/>
    <w:rsid w:val="00BB014F"/>
    <w:rsid w:val="00BB0F83"/>
    <w:rsid w:val="00BB1499"/>
    <w:rsid w:val="00BB1BD0"/>
    <w:rsid w:val="00BB5761"/>
    <w:rsid w:val="00BB5BB2"/>
    <w:rsid w:val="00BC12DC"/>
    <w:rsid w:val="00BC2F04"/>
    <w:rsid w:val="00BD579C"/>
    <w:rsid w:val="00BD6056"/>
    <w:rsid w:val="00BD67F9"/>
    <w:rsid w:val="00BD711E"/>
    <w:rsid w:val="00BE173A"/>
    <w:rsid w:val="00BE1922"/>
    <w:rsid w:val="00BE70B3"/>
    <w:rsid w:val="00BF5B27"/>
    <w:rsid w:val="00C06E45"/>
    <w:rsid w:val="00C1525D"/>
    <w:rsid w:val="00C161AB"/>
    <w:rsid w:val="00C1706F"/>
    <w:rsid w:val="00C2601E"/>
    <w:rsid w:val="00C3113B"/>
    <w:rsid w:val="00C35785"/>
    <w:rsid w:val="00C36837"/>
    <w:rsid w:val="00C445E3"/>
    <w:rsid w:val="00C44CE4"/>
    <w:rsid w:val="00C45847"/>
    <w:rsid w:val="00C45E23"/>
    <w:rsid w:val="00C460EF"/>
    <w:rsid w:val="00C46C31"/>
    <w:rsid w:val="00C63F8D"/>
    <w:rsid w:val="00C70C59"/>
    <w:rsid w:val="00C73870"/>
    <w:rsid w:val="00C75E7E"/>
    <w:rsid w:val="00C83870"/>
    <w:rsid w:val="00C85FC4"/>
    <w:rsid w:val="00C86112"/>
    <w:rsid w:val="00C87802"/>
    <w:rsid w:val="00C9117C"/>
    <w:rsid w:val="00C93219"/>
    <w:rsid w:val="00C93F8B"/>
    <w:rsid w:val="00C96048"/>
    <w:rsid w:val="00C97210"/>
    <w:rsid w:val="00CA0C9D"/>
    <w:rsid w:val="00CB1F27"/>
    <w:rsid w:val="00CB4CEA"/>
    <w:rsid w:val="00CB6C0D"/>
    <w:rsid w:val="00CB783B"/>
    <w:rsid w:val="00CC1110"/>
    <w:rsid w:val="00CC1A82"/>
    <w:rsid w:val="00CC4D21"/>
    <w:rsid w:val="00CC50A4"/>
    <w:rsid w:val="00CC520D"/>
    <w:rsid w:val="00CC52BA"/>
    <w:rsid w:val="00CD4C14"/>
    <w:rsid w:val="00CD50B3"/>
    <w:rsid w:val="00CE0B5D"/>
    <w:rsid w:val="00CE1081"/>
    <w:rsid w:val="00CE4B1C"/>
    <w:rsid w:val="00CE653E"/>
    <w:rsid w:val="00CE68EF"/>
    <w:rsid w:val="00CF27B7"/>
    <w:rsid w:val="00CF2BD2"/>
    <w:rsid w:val="00CF2F32"/>
    <w:rsid w:val="00CF7798"/>
    <w:rsid w:val="00D03024"/>
    <w:rsid w:val="00D0362E"/>
    <w:rsid w:val="00D03ECB"/>
    <w:rsid w:val="00D06B57"/>
    <w:rsid w:val="00D10F3F"/>
    <w:rsid w:val="00D1395F"/>
    <w:rsid w:val="00D1541B"/>
    <w:rsid w:val="00D17AD9"/>
    <w:rsid w:val="00D21DBB"/>
    <w:rsid w:val="00D25740"/>
    <w:rsid w:val="00D26023"/>
    <w:rsid w:val="00D33993"/>
    <w:rsid w:val="00D3438F"/>
    <w:rsid w:val="00D3515A"/>
    <w:rsid w:val="00D35251"/>
    <w:rsid w:val="00D41671"/>
    <w:rsid w:val="00D456FF"/>
    <w:rsid w:val="00D47E56"/>
    <w:rsid w:val="00D53D75"/>
    <w:rsid w:val="00D5480B"/>
    <w:rsid w:val="00D558CD"/>
    <w:rsid w:val="00D657FE"/>
    <w:rsid w:val="00D822C8"/>
    <w:rsid w:val="00D86875"/>
    <w:rsid w:val="00D86C23"/>
    <w:rsid w:val="00D91D67"/>
    <w:rsid w:val="00D96C06"/>
    <w:rsid w:val="00D97063"/>
    <w:rsid w:val="00D97140"/>
    <w:rsid w:val="00DA6A12"/>
    <w:rsid w:val="00DB380A"/>
    <w:rsid w:val="00DB3CB4"/>
    <w:rsid w:val="00DB5B0A"/>
    <w:rsid w:val="00DC1F6D"/>
    <w:rsid w:val="00DC1FB7"/>
    <w:rsid w:val="00DC3AA1"/>
    <w:rsid w:val="00DC621D"/>
    <w:rsid w:val="00DD169F"/>
    <w:rsid w:val="00DD7205"/>
    <w:rsid w:val="00DD7972"/>
    <w:rsid w:val="00DE0DBF"/>
    <w:rsid w:val="00DE3473"/>
    <w:rsid w:val="00DE3B41"/>
    <w:rsid w:val="00DE4B30"/>
    <w:rsid w:val="00DE6917"/>
    <w:rsid w:val="00DE7F4D"/>
    <w:rsid w:val="00DE7F8A"/>
    <w:rsid w:val="00DF13F1"/>
    <w:rsid w:val="00DF3A13"/>
    <w:rsid w:val="00DF7244"/>
    <w:rsid w:val="00E02B35"/>
    <w:rsid w:val="00E102F3"/>
    <w:rsid w:val="00E12087"/>
    <w:rsid w:val="00E13CC6"/>
    <w:rsid w:val="00E14DE2"/>
    <w:rsid w:val="00E14DF0"/>
    <w:rsid w:val="00E17112"/>
    <w:rsid w:val="00E2732B"/>
    <w:rsid w:val="00E3363E"/>
    <w:rsid w:val="00E357D8"/>
    <w:rsid w:val="00E4476F"/>
    <w:rsid w:val="00E5108F"/>
    <w:rsid w:val="00E54E04"/>
    <w:rsid w:val="00E57B06"/>
    <w:rsid w:val="00E6070F"/>
    <w:rsid w:val="00E644ED"/>
    <w:rsid w:val="00E6669D"/>
    <w:rsid w:val="00E71356"/>
    <w:rsid w:val="00E71D7C"/>
    <w:rsid w:val="00E7620C"/>
    <w:rsid w:val="00E86433"/>
    <w:rsid w:val="00E900CD"/>
    <w:rsid w:val="00E90F3D"/>
    <w:rsid w:val="00E94581"/>
    <w:rsid w:val="00E95209"/>
    <w:rsid w:val="00E97D75"/>
    <w:rsid w:val="00EA0D0D"/>
    <w:rsid w:val="00EA1A8D"/>
    <w:rsid w:val="00EA1F27"/>
    <w:rsid w:val="00EA2F8E"/>
    <w:rsid w:val="00EA4184"/>
    <w:rsid w:val="00EA5272"/>
    <w:rsid w:val="00EA5CA0"/>
    <w:rsid w:val="00EA6AD0"/>
    <w:rsid w:val="00EA7B1B"/>
    <w:rsid w:val="00EB0EC8"/>
    <w:rsid w:val="00EB4738"/>
    <w:rsid w:val="00EB779A"/>
    <w:rsid w:val="00EC12F8"/>
    <w:rsid w:val="00ED3F64"/>
    <w:rsid w:val="00EE0E7E"/>
    <w:rsid w:val="00EF0CA8"/>
    <w:rsid w:val="00EF428A"/>
    <w:rsid w:val="00EF6A7B"/>
    <w:rsid w:val="00EF6EFF"/>
    <w:rsid w:val="00F0206B"/>
    <w:rsid w:val="00F039E7"/>
    <w:rsid w:val="00F052BE"/>
    <w:rsid w:val="00F1170A"/>
    <w:rsid w:val="00F12711"/>
    <w:rsid w:val="00F2093A"/>
    <w:rsid w:val="00F2502B"/>
    <w:rsid w:val="00F26631"/>
    <w:rsid w:val="00F26967"/>
    <w:rsid w:val="00F35D0B"/>
    <w:rsid w:val="00F43089"/>
    <w:rsid w:val="00F4764F"/>
    <w:rsid w:val="00F51232"/>
    <w:rsid w:val="00F52278"/>
    <w:rsid w:val="00F53852"/>
    <w:rsid w:val="00F53AC1"/>
    <w:rsid w:val="00F5468D"/>
    <w:rsid w:val="00F64B15"/>
    <w:rsid w:val="00F71EFD"/>
    <w:rsid w:val="00F74022"/>
    <w:rsid w:val="00F77B6B"/>
    <w:rsid w:val="00F858DE"/>
    <w:rsid w:val="00F85AF2"/>
    <w:rsid w:val="00F85E7C"/>
    <w:rsid w:val="00F90627"/>
    <w:rsid w:val="00F92CB0"/>
    <w:rsid w:val="00F965CB"/>
    <w:rsid w:val="00FA1F57"/>
    <w:rsid w:val="00FA6481"/>
    <w:rsid w:val="00FA70EA"/>
    <w:rsid w:val="00FA7C92"/>
    <w:rsid w:val="00FB11EC"/>
    <w:rsid w:val="00FB4EC0"/>
    <w:rsid w:val="00FC2C48"/>
    <w:rsid w:val="00FC34E0"/>
    <w:rsid w:val="00FC423F"/>
    <w:rsid w:val="00FC520B"/>
    <w:rsid w:val="00FC6E8F"/>
    <w:rsid w:val="00FC6ED9"/>
    <w:rsid w:val="00FD0CE4"/>
    <w:rsid w:val="00FD24EC"/>
    <w:rsid w:val="00FD26D9"/>
    <w:rsid w:val="00FD5984"/>
    <w:rsid w:val="00FE138B"/>
    <w:rsid w:val="00FE7A6F"/>
    <w:rsid w:val="00FF09BC"/>
    <w:rsid w:val="00FF240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39A26E"/>
  <w15:docId w15:val="{162A4009-C9B7-4C35-9C33-1C6F4B0A43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rPr>
      <w:lang w:val="en-US"/>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BaseText">
    <w:name w:val="Base_Text"/>
    <w:rsid w:val="009A3899"/>
    <w:pPr>
      <w:spacing w:before="120"/>
    </w:pPr>
    <w:rPr>
      <w:sz w:val="24"/>
      <w:szCs w:val="24"/>
      <w:lang w:val="en-US"/>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kern w:val="28"/>
      <w:sz w:val="28"/>
      <w:szCs w:val="28"/>
      <w:lang w:val="en-US"/>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rsid w:val="009A3899"/>
    <w:rPr>
      <w:sz w:val="18"/>
      <w:szCs w:val="18"/>
    </w:rPr>
  </w:style>
  <w:style w:type="paragraph" w:styleId="CommentText">
    <w:name w:val="annotation text"/>
    <w:basedOn w:val="Normal"/>
    <w:link w:val="CommentTextChar"/>
    <w:uiPriority w:val="99"/>
    <w:semiHidden/>
    <w:rsid w:val="009A3899"/>
  </w:style>
  <w:style w:type="character" w:customStyle="1" w:styleId="CommentTextChar">
    <w:name w:val="Comment Text Char"/>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szCs w:val="24"/>
    </w:rPr>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1">
    <w:name w:val="Unresolved Mention1"/>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sz w:val="24"/>
      <w:szCs w:val="24"/>
    </w:rPr>
  </w:style>
  <w:style w:type="character" w:customStyle="1" w:styleId="apple-converted-space">
    <w:name w:val="apple-converted-space"/>
    <w:basedOn w:val="DefaultParagraphFont"/>
    <w:rsid w:val="009A6B8F"/>
  </w:style>
  <w:style w:type="paragraph" w:styleId="Bibliography">
    <w:name w:val="Bibliography"/>
    <w:basedOn w:val="Normal"/>
    <w:next w:val="Normal"/>
    <w:uiPriority w:val="70"/>
    <w:rsid w:val="00E53FD1"/>
    <w:pPr>
      <w:ind w:left="720" w:hanging="720"/>
    </w:pPr>
  </w:style>
  <w:style w:type="character" w:customStyle="1" w:styleId="UnresolvedMention2">
    <w:name w:val="Unresolved Mention2"/>
    <w:uiPriority w:val="99"/>
    <w:semiHidden/>
    <w:unhideWhenUsed/>
    <w:rsid w:val="006B4A23"/>
    <w:rPr>
      <w:color w:val="605E5C"/>
      <w:shd w:val="clear" w:color="auto" w:fill="E1DFDD"/>
    </w:rPr>
  </w:style>
  <w:style w:type="table" w:styleId="ListTable6Colorful">
    <w:name w:val="List Table 6 Colorful"/>
    <w:basedOn w:val="TableNormal"/>
    <w:uiPriority w:val="51"/>
    <w:rsid w:val="00B05542"/>
    <w:rPr>
      <w:rFonts w:ascii="Liberation Serif" w:eastAsia="Liberation Serif" w:hAnsi="Liberation Serif" w:cs="Liberation Serif"/>
      <w:color w:val="000000"/>
      <w:sz w:val="24"/>
      <w:szCs w:val="24"/>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8">
    <w:name w:val="8"/>
    <w:basedOn w:val="TableNormal"/>
    <w:tblPr>
      <w:tblStyleRowBandSize w:val="1"/>
      <w:tblStyleColBandSize w:val="1"/>
      <w:tblCellMar>
        <w:left w:w="115" w:type="dxa"/>
        <w:right w:w="115" w:type="dxa"/>
      </w:tblCellMar>
    </w:tblPr>
  </w:style>
  <w:style w:type="table" w:customStyle="1" w:styleId="7">
    <w:name w:val="7"/>
    <w:basedOn w:val="TableNormal"/>
    <w:rPr>
      <w:rFonts w:ascii="Liberation Serif" w:eastAsia="Liberation Serif" w:hAnsi="Liberation Serif" w:cs="Liberation Serif"/>
      <w:color w:val="000000"/>
      <w:sz w:val="24"/>
      <w:szCs w:val="24"/>
    </w:rPr>
    <w:tblPr>
      <w:tblStyleRowBandSize w:val="1"/>
      <w:tblStyleColBandSize w:val="1"/>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6">
    <w:name w:val="6"/>
    <w:basedOn w:val="TableNormal"/>
    <w:tblPr>
      <w:tblStyleRowBandSize w:val="1"/>
      <w:tblStyleColBandSize w:val="1"/>
      <w:tblCellMar>
        <w:left w:w="115" w:type="dxa"/>
        <w:right w:w="115" w:type="dxa"/>
      </w:tblCellMar>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style>
  <w:style w:type="table" w:customStyle="1" w:styleId="3">
    <w:name w:val="3"/>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tblStylePr w:type="firstRow">
      <w:rPr>
        <w:b/>
      </w:rPr>
      <w:tblPr/>
      <w:tcPr>
        <w:tcBorders>
          <w:bottom w:val="single" w:sz="4" w:space="0" w:color="000000"/>
        </w:tcBorders>
      </w:tcPr>
    </w:tblStylePr>
    <w:tblStylePr w:type="lastRow">
      <w:rPr>
        <w:b/>
      </w:rPr>
      <w:tblPr/>
      <w:tcPr>
        <w:tcBorders>
          <w:top w:val="sing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2">
    <w:name w:val="2"/>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style>
  <w:style w:type="table" w:customStyle="1" w:styleId="1">
    <w:name w:val="1"/>
    <w:basedOn w:val="TableNormal"/>
    <w:rPr>
      <w:rFonts w:ascii="Liberation Serif" w:eastAsia="Liberation Serif" w:hAnsi="Liberation Serif" w:cs="Liberation Serif"/>
      <w:color w:val="000000"/>
      <w:sz w:val="24"/>
      <w:szCs w:val="24"/>
    </w:rPr>
    <w:tblPr>
      <w:tblStyleRowBandSize w:val="1"/>
      <w:tblStyleColBandSize w:val="1"/>
      <w:tblCellMar>
        <w:left w:w="115" w:type="dxa"/>
        <w:right w:w="115" w:type="dxa"/>
      </w:tblCellMar>
    </w:tblPr>
  </w:style>
  <w:style w:type="paragraph" w:styleId="NormalWeb">
    <w:name w:val="Normal (Web)"/>
    <w:basedOn w:val="Normal"/>
    <w:uiPriority w:val="99"/>
    <w:unhideWhenUsed/>
    <w:rsid w:val="00D47E56"/>
    <w:pPr>
      <w:spacing w:before="100" w:beforeAutospacing="1" w:after="100" w:afterAutospacing="1"/>
    </w:pPr>
    <w:rPr>
      <w:sz w:val="24"/>
      <w:szCs w:val="24"/>
      <w:lang w:val="en-CA"/>
    </w:rPr>
  </w:style>
  <w:style w:type="paragraph" w:styleId="NoSpacing">
    <w:name w:val="No Spacing"/>
    <w:basedOn w:val="Normal"/>
    <w:uiPriority w:val="1"/>
    <w:qFormat/>
    <w:rsid w:val="00ED3F64"/>
    <w:pPr>
      <w:spacing w:before="100" w:beforeAutospacing="1" w:after="100" w:afterAutospacing="1"/>
    </w:pPr>
    <w:rPr>
      <w:sz w:val="24"/>
      <w:szCs w:val="24"/>
      <w:lang w:val="en-CA"/>
    </w:rPr>
  </w:style>
  <w:style w:type="paragraph" w:styleId="Revision">
    <w:name w:val="Revision"/>
    <w:hidden/>
    <w:uiPriority w:val="99"/>
    <w:semiHidden/>
    <w:rsid w:val="00E97D75"/>
    <w:rPr>
      <w:lang w:val="en-US"/>
    </w:rPr>
  </w:style>
  <w:style w:type="paragraph" w:styleId="ListParagraph">
    <w:name w:val="List Paragraph"/>
    <w:basedOn w:val="Normal"/>
    <w:uiPriority w:val="34"/>
    <w:qFormat/>
    <w:rsid w:val="00F53AC1"/>
    <w:pPr>
      <w:ind w:left="720"/>
    </w:pPr>
  </w:style>
  <w:style w:type="paragraph" w:customStyle="1" w:styleId="SMHeading">
    <w:name w:val="SM Heading"/>
    <w:basedOn w:val="Heading1"/>
    <w:qFormat/>
    <w:rsid w:val="00B124D4"/>
    <w:pPr>
      <w:keepLines w:val="0"/>
      <w:spacing w:before="240" w:after="60"/>
    </w:pPr>
    <w:rPr>
      <w:bCs/>
      <w:kern w:val="32"/>
      <w:sz w:val="24"/>
      <w:szCs w:val="24"/>
      <w:lang w:eastAsia="en-US"/>
    </w:rPr>
  </w:style>
  <w:style w:type="paragraph" w:customStyle="1" w:styleId="SMText">
    <w:name w:val="SM Text"/>
    <w:basedOn w:val="Normal"/>
    <w:qFormat/>
    <w:rsid w:val="00B124D4"/>
    <w:pPr>
      <w:ind w:firstLine="480"/>
    </w:pPr>
    <w:rPr>
      <w:sz w:val="24"/>
      <w:lang w:eastAsia="en-US"/>
    </w:rPr>
  </w:style>
  <w:style w:type="paragraph" w:customStyle="1" w:styleId="SMcaption">
    <w:name w:val="SM caption"/>
    <w:basedOn w:val="SMText"/>
    <w:qFormat/>
    <w:rsid w:val="00B124D4"/>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587084">
      <w:bodyDiv w:val="1"/>
      <w:marLeft w:val="0"/>
      <w:marRight w:val="0"/>
      <w:marTop w:val="0"/>
      <w:marBottom w:val="0"/>
      <w:divBdr>
        <w:top w:val="none" w:sz="0" w:space="0" w:color="auto"/>
        <w:left w:val="none" w:sz="0" w:space="0" w:color="auto"/>
        <w:bottom w:val="none" w:sz="0" w:space="0" w:color="auto"/>
        <w:right w:val="none" w:sz="0" w:space="0" w:color="auto"/>
      </w:divBdr>
    </w:div>
    <w:div w:id="772170861">
      <w:bodyDiv w:val="1"/>
      <w:marLeft w:val="0"/>
      <w:marRight w:val="0"/>
      <w:marTop w:val="0"/>
      <w:marBottom w:val="0"/>
      <w:divBdr>
        <w:top w:val="none" w:sz="0" w:space="0" w:color="auto"/>
        <w:left w:val="none" w:sz="0" w:space="0" w:color="auto"/>
        <w:bottom w:val="none" w:sz="0" w:space="0" w:color="auto"/>
        <w:right w:val="none" w:sz="0" w:space="0" w:color="auto"/>
      </w:divBdr>
    </w:div>
    <w:div w:id="818616784">
      <w:bodyDiv w:val="1"/>
      <w:marLeft w:val="0"/>
      <w:marRight w:val="0"/>
      <w:marTop w:val="0"/>
      <w:marBottom w:val="0"/>
      <w:divBdr>
        <w:top w:val="none" w:sz="0" w:space="0" w:color="auto"/>
        <w:left w:val="none" w:sz="0" w:space="0" w:color="auto"/>
        <w:bottom w:val="none" w:sz="0" w:space="0" w:color="auto"/>
        <w:right w:val="none" w:sz="0" w:space="0" w:color="auto"/>
      </w:divBdr>
    </w:div>
    <w:div w:id="992218965">
      <w:bodyDiv w:val="1"/>
      <w:marLeft w:val="0"/>
      <w:marRight w:val="0"/>
      <w:marTop w:val="0"/>
      <w:marBottom w:val="0"/>
      <w:divBdr>
        <w:top w:val="none" w:sz="0" w:space="0" w:color="auto"/>
        <w:left w:val="none" w:sz="0" w:space="0" w:color="auto"/>
        <w:bottom w:val="none" w:sz="0" w:space="0" w:color="auto"/>
        <w:right w:val="none" w:sz="0" w:space="0" w:color="auto"/>
      </w:divBdr>
    </w:div>
    <w:div w:id="21218696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sf.io/e2fuw/?view_only=46eb2e525daf42d29df318a92762d885" TargetMode="External"/><Relationship Id="rId18" Type="http://schemas.openxmlformats.org/officeDocument/2006/relationships/header" Target="header3.xm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2.xml"/><Relationship Id="rId25"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image" Target="media/image7.png"/><Relationship Id="rId10" Type="http://schemas.openxmlformats.org/officeDocument/2006/relationships/hyperlink" Target="http://datazone.birdlife.org/species/requestdis" TargetMode="External"/><Relationship Id="rId19" Type="http://schemas.openxmlformats.org/officeDocument/2006/relationships/footer" Target="footer3.xml"/><Relationship Id="rId4" Type="http://schemas.openxmlformats.org/officeDocument/2006/relationships/styles" Target="styles.xml"/><Relationship Id="rId9" Type="http://schemas.openxmlformats.org/officeDocument/2006/relationships/hyperlink" Target="https://www.iucnredlist.org/" TargetMode="Externa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DATM3HzplX3MKMe7TLhMpPQfy/A==">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</go:docsCustomData>
</go:gDocsCustomXmlDataStorage>
</file>

<file path=customXml/itemProps1.xml><?xml version="1.0" encoding="utf-8"?>
<ds:datastoreItem xmlns:ds="http://schemas.openxmlformats.org/officeDocument/2006/customXml" ds:itemID="{58D1B745-68D6-4B9B-A2E7-1ED9F911901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22</Pages>
  <Words>20798</Words>
  <Characters>118552</Characters>
  <Application>Microsoft Office Word</Application>
  <DocSecurity>0</DocSecurity>
  <Lines>987</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072</CharactersWithSpaces>
  <SharedDoc>false</SharedDoc>
  <HLinks>
    <vt:vector size="54" baseType="variant">
      <vt:variant>
        <vt:i4>1507385</vt:i4>
      </vt:variant>
      <vt:variant>
        <vt:i4>24</vt:i4>
      </vt:variant>
      <vt:variant>
        <vt:i4>0</vt:i4>
      </vt:variant>
      <vt:variant>
        <vt:i4>5</vt:i4>
      </vt:variant>
      <vt:variant>
        <vt:lpwstr>https://osf.io/e2fuw/?view_only=46eb2e525daf42d29df318a92762d885</vt:lpwstr>
      </vt:variant>
      <vt:variant>
        <vt:lpwstr/>
      </vt:variant>
      <vt:variant>
        <vt:i4>1048600</vt:i4>
      </vt:variant>
      <vt:variant>
        <vt:i4>21</vt:i4>
      </vt:variant>
      <vt:variant>
        <vt:i4>0</vt:i4>
      </vt:variant>
      <vt:variant>
        <vt:i4>5</vt:i4>
      </vt:variant>
      <vt:variant>
        <vt:lpwstr>https://www.protectedplanet.net/c/calculating-protected-area-coverage</vt:lpwstr>
      </vt:variant>
      <vt:variant>
        <vt:lpwstr/>
      </vt:variant>
      <vt:variant>
        <vt:i4>5767238</vt:i4>
      </vt:variant>
      <vt:variant>
        <vt:i4>18</vt:i4>
      </vt:variant>
      <vt:variant>
        <vt:i4>0</vt:i4>
      </vt:variant>
      <vt:variant>
        <vt:i4>5</vt:i4>
      </vt:variant>
      <vt:variant>
        <vt:lpwstr>https://www.protectedplanet.net/</vt:lpwstr>
      </vt:variant>
      <vt:variant>
        <vt:lpwstr/>
      </vt:variant>
      <vt:variant>
        <vt:i4>5963789</vt:i4>
      </vt:variant>
      <vt:variant>
        <vt:i4>15</vt:i4>
      </vt:variant>
      <vt:variant>
        <vt:i4>0</vt:i4>
      </vt:variant>
      <vt:variant>
        <vt:i4>5</vt:i4>
      </vt:variant>
      <vt:variant>
        <vt:lpwstr>http://gadm.org/</vt:lpwstr>
      </vt:variant>
      <vt:variant>
        <vt:lpwstr/>
      </vt:variant>
      <vt:variant>
        <vt:i4>8323124</vt:i4>
      </vt:variant>
      <vt:variant>
        <vt:i4>12</vt:i4>
      </vt:variant>
      <vt:variant>
        <vt:i4>0</vt:i4>
      </vt:variant>
      <vt:variant>
        <vt:i4>5</vt:i4>
      </vt:variant>
      <vt:variant>
        <vt:lpwstr>http://datazone.birdlife.org/species/requestdis</vt:lpwstr>
      </vt:variant>
      <vt:variant>
        <vt:lpwstr/>
      </vt:variant>
      <vt:variant>
        <vt:i4>1441873</vt:i4>
      </vt:variant>
      <vt:variant>
        <vt:i4>9</vt:i4>
      </vt:variant>
      <vt:variant>
        <vt:i4>0</vt:i4>
      </vt:variant>
      <vt:variant>
        <vt:i4>5</vt:i4>
      </vt:variant>
      <vt:variant>
        <vt:lpwstr>https://www.iucnredlist.org/resources/other-spatial-downloads</vt:lpwstr>
      </vt:variant>
      <vt:variant>
        <vt:lpwstr/>
      </vt:variant>
      <vt:variant>
        <vt:i4>196629</vt:i4>
      </vt:variant>
      <vt:variant>
        <vt:i4>6</vt:i4>
      </vt:variant>
      <vt:variant>
        <vt:i4>0</vt:i4>
      </vt:variant>
      <vt:variant>
        <vt:i4>5</vt:i4>
      </vt:variant>
      <vt:variant>
        <vt:lpwstr>https://dx.doi.org/10.2305/IUCN.UK.2020-3.RLTS.T22685553A172908289.en</vt:lpwstr>
      </vt:variant>
      <vt:variant>
        <vt:lpwstr/>
      </vt:variant>
      <vt:variant>
        <vt:i4>2424948</vt:i4>
      </vt:variant>
      <vt:variant>
        <vt:i4>3</vt:i4>
      </vt:variant>
      <vt:variant>
        <vt:i4>0</vt:i4>
      </vt:variant>
      <vt:variant>
        <vt:i4>5</vt:i4>
      </vt:variant>
      <vt:variant>
        <vt:lpwstr>https://www.cbd.int/sp/targets/</vt:lpwstr>
      </vt:variant>
      <vt:variant>
        <vt:lpwstr/>
      </vt:variant>
      <vt:variant>
        <vt:i4>7274591</vt:i4>
      </vt:variant>
      <vt:variant>
        <vt:i4>0</vt:i4>
      </vt:variant>
      <vt:variant>
        <vt:i4>0</vt:i4>
      </vt:variant>
      <vt:variant>
        <vt:i4>5</vt:i4>
      </vt:variant>
      <vt:variant>
        <vt:lpwstr>mailto:richard.schuster@glel.carleton.c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anson</dc:creator>
  <cp:keywords/>
  <dc:description/>
  <cp:lastModifiedBy>Richard Schuster</cp:lastModifiedBy>
  <cp:revision>47</cp:revision>
  <cp:lastPrinted>2021-10-14T12:22:00Z</cp:lastPrinted>
  <dcterms:created xsi:type="dcterms:W3CDTF">2022-03-25T12:07:00Z</dcterms:created>
  <dcterms:modified xsi:type="dcterms:W3CDTF">2022-04-28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ZOTERO_PREF_1">
    <vt:lpwstr>&lt;data data-version="3" zotero-version="6.0.3"&gt;&lt;session id="GI4kq3cU"/&gt;&lt;style id="http://www.zotero.org/styles/conservation-biology" hasBibliography="1" bibliographyStyleHasBeenSet="1"/&gt;&lt;prefs&gt;&lt;pref name="fieldType" value="Field"/&gt;&lt;/prefs&gt;&lt;/data&gt;</vt:lpwstr>
  </property>
</Properties>
</file>